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74AFDA" w14:textId="77777777" w:rsidR="00651204" w:rsidRPr="002A0747" w:rsidRDefault="00651204" w:rsidP="00651204">
      <w:pPr>
        <w:rPr>
          <w:rFonts w:ascii="Century Gothic" w:hAnsi="Century Gothic"/>
          <w:color w:val="5F5F5F"/>
        </w:rPr>
      </w:pPr>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578FAA8" w:rsidR="007A794A" w:rsidRPr="00AC7F82" w:rsidRDefault="002A0747" w:rsidP="007A794A">
      <w:pPr>
        <w:jc w:val="center"/>
        <w:rPr>
          <w:rFonts w:ascii="Century Gothic" w:hAnsi="Century Gothic"/>
          <w:color w:val="5F5F5F"/>
          <w:sz w:val="48"/>
          <w:szCs w:val="48"/>
          <w:lang w:val="en-GB"/>
        </w:rPr>
      </w:pPr>
      <w:r w:rsidRPr="00AC7F82">
        <w:rPr>
          <w:rFonts w:ascii="Century Gothic" w:hAnsi="Century Gothic"/>
          <w:b/>
          <w:color w:val="5F5F5F"/>
          <w:sz w:val="96"/>
          <w:szCs w:val="96"/>
          <w:lang w:val="en-GB"/>
        </w:rPr>
        <w:t>[Initiative Title]</w:t>
      </w:r>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126ED373" w:rsidR="007A794A" w:rsidRPr="00AC7F82" w:rsidRDefault="002A0747" w:rsidP="002A0747">
      <w:pPr>
        <w:jc w:val="center"/>
        <w:rPr>
          <w:rFonts w:ascii="Century Gothic" w:hAnsi="Century Gothic"/>
          <w:color w:val="5F5F5F"/>
          <w:sz w:val="48"/>
          <w:szCs w:val="48"/>
          <w:lang w:val="en-GB"/>
        </w:rPr>
      </w:pPr>
      <w:r w:rsidRPr="00AC7F82">
        <w:rPr>
          <w:rFonts w:ascii="Century Gothic" w:hAnsi="Century Gothic"/>
          <w:b/>
          <w:color w:val="5F5F5F"/>
          <w:sz w:val="96"/>
          <w:szCs w:val="96"/>
          <w:lang w:val="en-GB"/>
        </w:rPr>
        <w:t>[Initiative Type]</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0"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2D195C25" w14:textId="77777777" w:rsidR="00AC7F82" w:rsidRDefault="00AC7F82" w:rsidP="002A0747">
      <w:pPr>
        <w:jc w:val="center"/>
        <w:rPr>
          <w:rFonts w:ascii="Century Gothic" w:hAnsi="Century Gothic"/>
          <w:b/>
          <w:color w:val="5F5F5F"/>
          <w:sz w:val="36"/>
          <w:szCs w:val="36"/>
          <w:lang w:val="en-GB"/>
        </w:rPr>
      </w:pPr>
      <w:r>
        <w:rPr>
          <w:rFonts w:ascii="Century Gothic" w:hAnsi="Century Gothic"/>
          <w:b/>
          <w:color w:val="5F5F5F"/>
          <w:sz w:val="36"/>
          <w:szCs w:val="36"/>
          <w:lang w:val="en-GB"/>
        </w:rPr>
        <w:t>[Company Logo]</w:t>
      </w:r>
    </w:p>
    <w:p w14:paraId="6E2FB024" w14:textId="77777777" w:rsidR="00AC7F82" w:rsidRDefault="00AC7F82" w:rsidP="002A0747">
      <w:pPr>
        <w:jc w:val="center"/>
        <w:rPr>
          <w:rFonts w:ascii="Century Gothic" w:hAnsi="Century Gothic"/>
          <w:b/>
          <w:color w:val="5F5F5F"/>
          <w:sz w:val="36"/>
          <w:szCs w:val="36"/>
          <w:lang w:val="en-GB"/>
        </w:rPr>
      </w:pP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default" r:id="rId9"/>
          <w:footerReference w:type="default" r:id="rId10"/>
          <w:headerReference w:type="first" r:id="rId11"/>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1" w:name="_Toc53848201"/>
      <w:proofErr w:type="spellStart"/>
      <w:r w:rsidRPr="00AC7F82">
        <w:rPr>
          <w:rFonts w:ascii="Century Gothic" w:hAnsi="Century Gothic"/>
          <w:color w:val="5F5F5F"/>
          <w:sz w:val="40"/>
          <w:szCs w:val="40"/>
          <w:lang w:val="af-ZA"/>
        </w:rPr>
        <w:lastRenderedPageBreak/>
        <w:t>Executive</w:t>
      </w:r>
      <w:proofErr w:type="spellEnd"/>
      <w:r w:rsidRPr="00AC7F82">
        <w:rPr>
          <w:rFonts w:ascii="Century Gothic" w:hAnsi="Century Gothic"/>
          <w:color w:val="5F5F5F"/>
          <w:sz w:val="40"/>
          <w:szCs w:val="40"/>
          <w:lang w:val="af-ZA"/>
        </w:rPr>
        <w:t xml:space="preserve"> </w:t>
      </w:r>
      <w:proofErr w:type="spellStart"/>
      <w:r w:rsidRPr="00AC7F82">
        <w:rPr>
          <w:rFonts w:ascii="Century Gothic" w:hAnsi="Century Gothic"/>
          <w:color w:val="5F5F5F"/>
          <w:sz w:val="40"/>
          <w:szCs w:val="40"/>
          <w:lang w:val="af-ZA"/>
        </w:rPr>
        <w:t>Summary</w:t>
      </w:r>
      <w:bookmarkEnd w:id="1"/>
      <w:proofErr w:type="spellEnd"/>
    </w:p>
    <w:p w14:paraId="5176BB4E" w14:textId="75827E4C" w:rsidR="007B2C34" w:rsidRPr="002A0747" w:rsidRDefault="007B2C34" w:rsidP="007B2C34">
      <w:pPr>
        <w:rPr>
          <w:rFonts w:ascii="Century Gothic" w:hAnsi="Century Gothic"/>
          <w:color w:val="5F5F5F"/>
        </w:rPr>
      </w:pPr>
    </w:p>
    <w:p w14:paraId="2A341AC1" w14:textId="4F9CA639" w:rsidR="007B2C34" w:rsidRPr="00AC7F82" w:rsidRDefault="007B2C34" w:rsidP="007B2C34">
      <w:pPr>
        <w:pStyle w:val="NoSpacing"/>
        <w:rPr>
          <w:rFonts w:ascii="Century Gothic" w:hAnsi="Century Gothic"/>
          <w:color w:val="5F5F5F"/>
          <w:sz w:val="24"/>
          <w:szCs w:val="24"/>
        </w:rPr>
      </w:pPr>
      <w:proofErr w:type="spellStart"/>
      <w:r w:rsidRPr="00AC7F82">
        <w:rPr>
          <w:rFonts w:ascii="Century Gothic" w:hAnsi="Century Gothic"/>
          <w:color w:val="5F5F5F"/>
          <w:sz w:val="24"/>
          <w:szCs w:val="24"/>
        </w:rPr>
        <w:t>Xxxxx</w:t>
      </w:r>
      <w:proofErr w:type="spellEnd"/>
      <w:r w:rsidRPr="00AC7F82">
        <w:rPr>
          <w:rFonts w:ascii="Century Gothic" w:hAnsi="Century Gothic"/>
          <w:color w:val="5F5F5F"/>
          <w:sz w:val="24"/>
          <w:szCs w:val="24"/>
        </w:rPr>
        <w:t xml:space="preserve"> </w:t>
      </w:r>
      <w:proofErr w:type="spellStart"/>
      <w:r w:rsidRPr="00AC7F82">
        <w:rPr>
          <w:rFonts w:ascii="Century Gothic" w:hAnsi="Century Gothic"/>
          <w:color w:val="5F5F5F"/>
          <w:sz w:val="24"/>
          <w:szCs w:val="24"/>
        </w:rPr>
        <w:t>Xxxxx</w:t>
      </w:r>
      <w:proofErr w:type="spellEnd"/>
      <w:r w:rsidRPr="00AC7F82">
        <w:rPr>
          <w:rFonts w:ascii="Century Gothic" w:hAnsi="Century Gothic"/>
          <w:color w:val="5F5F5F"/>
          <w:sz w:val="24"/>
          <w:szCs w:val="24"/>
        </w:rPr>
        <w:t xml:space="preserve"> </w:t>
      </w:r>
      <w:proofErr w:type="spellStart"/>
      <w:r w:rsidRPr="00AC7F82">
        <w:rPr>
          <w:rFonts w:ascii="Century Gothic" w:hAnsi="Century Gothic"/>
          <w:color w:val="5F5F5F"/>
          <w:sz w:val="24"/>
          <w:szCs w:val="24"/>
        </w:rPr>
        <w:t>Xxxxx</w:t>
      </w:r>
      <w:proofErr w:type="spellEnd"/>
    </w:p>
    <w:p w14:paraId="47A1B492" w14:textId="22438DD0" w:rsidR="002A0747" w:rsidRDefault="002A0747" w:rsidP="007B2C34">
      <w:pPr>
        <w:pStyle w:val="NoSpacing"/>
        <w:rPr>
          <w:rFonts w:ascii="Century Gothic" w:hAnsi="Century Gothic"/>
          <w:color w:val="5F5F5F"/>
        </w:rPr>
      </w:pPr>
    </w:p>
    <w:p w14:paraId="14A41DF6" w14:textId="25927E78" w:rsidR="002A0747" w:rsidRDefault="002A0747" w:rsidP="007B2C34">
      <w:pPr>
        <w:pStyle w:val="NoSpacing"/>
        <w:rPr>
          <w:rFonts w:ascii="Century Gothic" w:hAnsi="Century Gothic"/>
          <w:color w:val="5F5F5F"/>
        </w:rPr>
      </w:pPr>
    </w:p>
    <w:p w14:paraId="000A8F26" w14:textId="30225835" w:rsidR="002A0747" w:rsidRDefault="002A0747" w:rsidP="007B2C34">
      <w:pPr>
        <w:pStyle w:val="NoSpacing"/>
        <w:rPr>
          <w:rFonts w:ascii="Century Gothic" w:hAnsi="Century Gothic"/>
          <w:color w:val="5F5F5F"/>
        </w:rPr>
      </w:pPr>
    </w:p>
    <w:p w14:paraId="309EB3F6" w14:textId="536AA927" w:rsidR="002A0747" w:rsidRDefault="002A0747" w:rsidP="007B2C34">
      <w:pPr>
        <w:pStyle w:val="NoSpacing"/>
        <w:rPr>
          <w:rFonts w:ascii="Century Gothic" w:hAnsi="Century Gothic"/>
          <w:color w:val="5F5F5F"/>
        </w:rPr>
      </w:pPr>
    </w:p>
    <w:p w14:paraId="3DE80D44" w14:textId="0A51CA37" w:rsidR="002A0747" w:rsidRDefault="002A0747" w:rsidP="007B2C34">
      <w:pPr>
        <w:pStyle w:val="NoSpacing"/>
        <w:rPr>
          <w:rFonts w:ascii="Century Gothic" w:hAnsi="Century Gothic"/>
          <w:color w:val="5F5F5F"/>
        </w:rPr>
      </w:pPr>
    </w:p>
    <w:p w14:paraId="7EC751A8" w14:textId="3F948448" w:rsidR="002A0747" w:rsidRDefault="002A0747" w:rsidP="007B2C34">
      <w:pPr>
        <w:pStyle w:val="NoSpacing"/>
        <w:rPr>
          <w:rFonts w:ascii="Century Gothic" w:hAnsi="Century Gothic"/>
          <w:color w:val="5F5F5F"/>
        </w:rPr>
      </w:pPr>
    </w:p>
    <w:p w14:paraId="3FA38783" w14:textId="7F927FC2" w:rsidR="002A0747" w:rsidRDefault="002A0747" w:rsidP="007B2C34">
      <w:pPr>
        <w:pStyle w:val="NoSpacing"/>
        <w:rPr>
          <w:rFonts w:ascii="Century Gothic" w:hAnsi="Century Gothic"/>
          <w:color w:val="5F5F5F"/>
        </w:rPr>
      </w:pPr>
    </w:p>
    <w:p w14:paraId="323C2725" w14:textId="48B67F0C" w:rsidR="002A0747" w:rsidRDefault="002A0747" w:rsidP="007B2C34">
      <w:pPr>
        <w:pStyle w:val="NoSpacing"/>
        <w:rPr>
          <w:rFonts w:ascii="Century Gothic" w:hAnsi="Century Gothic"/>
          <w:color w:val="5F5F5F"/>
        </w:rPr>
      </w:pPr>
    </w:p>
    <w:p w14:paraId="1C34C993" w14:textId="3025DA8E" w:rsidR="002A0747" w:rsidRDefault="002A0747" w:rsidP="007B2C34">
      <w:pPr>
        <w:pStyle w:val="NoSpacing"/>
        <w:rPr>
          <w:rFonts w:ascii="Century Gothic" w:hAnsi="Century Gothic"/>
          <w:color w:val="5F5F5F"/>
        </w:rPr>
      </w:pPr>
    </w:p>
    <w:p w14:paraId="373E3E5F" w14:textId="69EB929C" w:rsidR="002A0747" w:rsidRDefault="002A0747" w:rsidP="007B2C34">
      <w:pPr>
        <w:pStyle w:val="NoSpacing"/>
        <w:rPr>
          <w:rFonts w:ascii="Century Gothic" w:hAnsi="Century Gothic"/>
          <w:color w:val="5F5F5F"/>
        </w:rPr>
      </w:pPr>
    </w:p>
    <w:p w14:paraId="0D644B2F" w14:textId="5BA4FBC0" w:rsidR="002A0747" w:rsidRDefault="002A0747" w:rsidP="007B2C34">
      <w:pPr>
        <w:pStyle w:val="NoSpacing"/>
        <w:rPr>
          <w:rFonts w:ascii="Century Gothic" w:hAnsi="Century Gothic"/>
          <w:color w:val="5F5F5F"/>
        </w:rPr>
      </w:pPr>
    </w:p>
    <w:p w14:paraId="635ADEFF" w14:textId="3029CC35" w:rsidR="002A0747" w:rsidRDefault="002A0747" w:rsidP="007B2C34">
      <w:pPr>
        <w:pStyle w:val="NoSpacing"/>
        <w:rPr>
          <w:rFonts w:ascii="Century Gothic" w:hAnsi="Century Gothic"/>
          <w:color w:val="5F5F5F"/>
        </w:rPr>
      </w:pPr>
    </w:p>
    <w:p w14:paraId="4E8BD27D" w14:textId="6516D8F4" w:rsidR="002A0747" w:rsidRDefault="002A0747" w:rsidP="007B2C34">
      <w:pPr>
        <w:pStyle w:val="NoSpacing"/>
        <w:rPr>
          <w:rFonts w:ascii="Century Gothic" w:hAnsi="Century Gothic"/>
          <w:color w:val="5F5F5F"/>
        </w:rPr>
      </w:pPr>
    </w:p>
    <w:p w14:paraId="388DF6C9" w14:textId="3941574F" w:rsidR="002A0747" w:rsidRDefault="002A0747" w:rsidP="007B2C34">
      <w:pPr>
        <w:pStyle w:val="NoSpacing"/>
        <w:rPr>
          <w:rFonts w:ascii="Century Gothic" w:hAnsi="Century Gothic"/>
          <w:color w:val="5F5F5F"/>
        </w:rPr>
      </w:pPr>
    </w:p>
    <w:p w14:paraId="1ABF46D2" w14:textId="370CA6F4" w:rsidR="002A0747" w:rsidRDefault="002A0747" w:rsidP="007B2C34">
      <w:pPr>
        <w:pStyle w:val="NoSpacing"/>
        <w:rPr>
          <w:rFonts w:ascii="Century Gothic" w:hAnsi="Century Gothic"/>
          <w:color w:val="5F5F5F"/>
        </w:rPr>
      </w:pPr>
    </w:p>
    <w:p w14:paraId="7B6DAF1C" w14:textId="39E3C886" w:rsidR="002A0747" w:rsidRDefault="002A0747" w:rsidP="007B2C34">
      <w:pPr>
        <w:pStyle w:val="NoSpacing"/>
        <w:rPr>
          <w:rFonts w:ascii="Century Gothic" w:hAnsi="Century Gothic"/>
          <w:color w:val="5F5F5F"/>
        </w:rPr>
      </w:pPr>
    </w:p>
    <w:p w14:paraId="07E3CB9C" w14:textId="02904138" w:rsidR="002A0747" w:rsidRDefault="002A0747" w:rsidP="007B2C34">
      <w:pPr>
        <w:pStyle w:val="NoSpacing"/>
        <w:rPr>
          <w:rFonts w:ascii="Century Gothic" w:hAnsi="Century Gothic"/>
          <w:color w:val="5F5F5F"/>
        </w:rPr>
      </w:pPr>
    </w:p>
    <w:p w14:paraId="7322BEEF" w14:textId="1703CAE1" w:rsidR="00AC7F82" w:rsidRDefault="00AC7F82" w:rsidP="007B2C34">
      <w:pPr>
        <w:pStyle w:val="NoSpacing"/>
        <w:rPr>
          <w:rFonts w:ascii="Century Gothic" w:hAnsi="Century Gothic"/>
          <w:color w:val="5F5F5F"/>
        </w:rPr>
      </w:pPr>
    </w:p>
    <w:p w14:paraId="078ADB4E" w14:textId="750BF056" w:rsidR="00AC7F82" w:rsidRDefault="00AC7F82" w:rsidP="007B2C34">
      <w:pPr>
        <w:pStyle w:val="NoSpacing"/>
        <w:rPr>
          <w:rFonts w:ascii="Century Gothic" w:hAnsi="Century Gothic"/>
          <w:color w:val="5F5F5F"/>
        </w:rPr>
      </w:pPr>
    </w:p>
    <w:p w14:paraId="66100B80" w14:textId="10961BDF" w:rsidR="00AC7F82" w:rsidRDefault="00AC7F82" w:rsidP="007B2C34">
      <w:pPr>
        <w:pStyle w:val="NoSpacing"/>
        <w:rPr>
          <w:rFonts w:ascii="Century Gothic" w:hAnsi="Century Gothic"/>
          <w:color w:val="5F5F5F"/>
        </w:rPr>
      </w:pPr>
    </w:p>
    <w:p w14:paraId="773A40E9" w14:textId="10D91A11" w:rsidR="00AC7F82" w:rsidRDefault="00AC7F82" w:rsidP="007B2C34">
      <w:pPr>
        <w:pStyle w:val="NoSpacing"/>
        <w:rPr>
          <w:rFonts w:ascii="Century Gothic" w:hAnsi="Century Gothic"/>
          <w:color w:val="5F5F5F"/>
        </w:rPr>
      </w:pPr>
    </w:p>
    <w:p w14:paraId="73C9B58C" w14:textId="1C469E9E" w:rsidR="00AC7F82" w:rsidRDefault="00AC7F82" w:rsidP="007B2C34">
      <w:pPr>
        <w:pStyle w:val="NoSpacing"/>
        <w:rPr>
          <w:rFonts w:ascii="Century Gothic" w:hAnsi="Century Gothic"/>
          <w:color w:val="5F5F5F"/>
        </w:rPr>
      </w:pPr>
    </w:p>
    <w:p w14:paraId="5C3FD675" w14:textId="77777777" w:rsidR="00AC7F82" w:rsidRDefault="00AC7F82" w:rsidP="007B2C34">
      <w:pPr>
        <w:pStyle w:val="NoSpacing"/>
        <w:rPr>
          <w:rFonts w:ascii="Century Gothic" w:hAnsi="Century Gothic"/>
          <w:color w:val="5F5F5F"/>
        </w:rPr>
      </w:pPr>
    </w:p>
    <w:p w14:paraId="28408F10" w14:textId="4FBD1488" w:rsidR="002A0747" w:rsidRDefault="002A0747" w:rsidP="007B2C34">
      <w:pPr>
        <w:pStyle w:val="NoSpacing"/>
        <w:rPr>
          <w:rFonts w:ascii="Century Gothic" w:hAnsi="Century Gothic"/>
          <w:color w:val="5F5F5F"/>
        </w:rPr>
      </w:pPr>
    </w:p>
    <w:p w14:paraId="70BB6762" w14:textId="607A0E24" w:rsidR="002A0747" w:rsidRDefault="002A0747" w:rsidP="007B2C34">
      <w:pPr>
        <w:pStyle w:val="NoSpacing"/>
        <w:rPr>
          <w:rFonts w:ascii="Century Gothic" w:hAnsi="Century Gothic"/>
          <w:color w:val="5F5F5F"/>
        </w:rPr>
      </w:pPr>
    </w:p>
    <w:p w14:paraId="457D5884" w14:textId="74B986D5" w:rsidR="002A0747" w:rsidRDefault="002A0747"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2" w:name="_Toc53848202"/>
      <w:proofErr w:type="spellStart"/>
      <w:r>
        <w:rPr>
          <w:rFonts w:ascii="Century Gothic" w:hAnsi="Century Gothic"/>
          <w:color w:val="5F5F5F"/>
          <w:sz w:val="40"/>
          <w:szCs w:val="40"/>
          <w:lang w:val="af-ZA"/>
        </w:rPr>
        <w:t>Core</w:t>
      </w:r>
      <w:proofErr w:type="spellEnd"/>
      <w:r>
        <w:rPr>
          <w:rFonts w:ascii="Century Gothic" w:hAnsi="Century Gothic"/>
          <w:color w:val="5F5F5F"/>
          <w:sz w:val="40"/>
          <w:szCs w:val="40"/>
          <w:lang w:val="af-ZA"/>
        </w:rPr>
        <w:t xml:space="preserve"> </w:t>
      </w:r>
      <w:proofErr w:type="spellStart"/>
      <w:r>
        <w:rPr>
          <w:rFonts w:ascii="Century Gothic" w:hAnsi="Century Gothic"/>
          <w:color w:val="5F5F5F"/>
          <w:sz w:val="40"/>
          <w:szCs w:val="40"/>
          <w:lang w:val="af-ZA"/>
        </w:rPr>
        <w:t>Value</w:t>
      </w:r>
      <w:proofErr w:type="spellEnd"/>
      <w:r>
        <w:rPr>
          <w:rFonts w:ascii="Century Gothic" w:hAnsi="Century Gothic"/>
          <w:color w:val="5F5F5F"/>
          <w:sz w:val="40"/>
          <w:szCs w:val="40"/>
          <w:lang w:val="af-ZA"/>
        </w:rPr>
        <w:t xml:space="preserve"> </w:t>
      </w:r>
      <w:proofErr w:type="spellStart"/>
      <w:r>
        <w:rPr>
          <w:rFonts w:ascii="Century Gothic" w:hAnsi="Century Gothic"/>
          <w:color w:val="5F5F5F"/>
          <w:sz w:val="40"/>
          <w:szCs w:val="40"/>
          <w:lang w:val="af-ZA"/>
        </w:rPr>
        <w:t>Proposition</w:t>
      </w:r>
      <w:bookmarkEnd w:id="2"/>
      <w:proofErr w:type="spellEnd"/>
    </w:p>
    <w:p w14:paraId="0C769324" w14:textId="593B4A4E" w:rsidR="002A0747" w:rsidRPr="002A0747" w:rsidRDefault="002A0747" w:rsidP="002A0747">
      <w:pPr>
        <w:pStyle w:val="NoSpacing"/>
        <w:rPr>
          <w:rFonts w:ascii="Century Gothic" w:hAnsi="Century Gothic"/>
          <w:color w:val="5F5F5F"/>
        </w:rPr>
      </w:pPr>
    </w:p>
    <w:p w14:paraId="5CA648B8" w14:textId="529E7C22" w:rsidR="00AC7F82" w:rsidRDefault="00A8545F">
      <w:pPr>
        <w:spacing w:after="200" w:line="276" w:lineRule="auto"/>
        <w:rPr>
          <w:rFonts w:ascii="Century Gothic" w:eastAsia="Times New Roman" w:hAnsi="Century Gothic" w:cs="Arial"/>
          <w:b/>
          <w:bCs/>
          <w:color w:val="5F5F5F"/>
          <w:kern w:val="28"/>
          <w:sz w:val="32"/>
          <w:szCs w:val="32"/>
          <w:lang w:val="en-GB"/>
        </w:rPr>
      </w:pPr>
      <w:r w:rsidRPr="002A0747">
        <w:rPr>
          <w:rFonts w:ascii="Century Gothic" w:hAnsi="Century Gothic"/>
          <w:noProof/>
          <w:color w:val="5F5F5F"/>
        </w:rPr>
        <w:lastRenderedPageBreak/>
        <mc:AlternateContent>
          <mc:Choice Requires="wpg">
            <w:drawing>
              <wp:anchor distT="0" distB="0" distL="114300" distR="114300" simplePos="0" relativeHeight="251659264" behindDoc="1" locked="0" layoutInCell="1" allowOverlap="1" wp14:anchorId="64606A65" wp14:editId="7690C12A">
                <wp:simplePos x="0" y="0"/>
                <wp:positionH relativeFrom="column">
                  <wp:posOffset>3810</wp:posOffset>
                </wp:positionH>
                <wp:positionV relativeFrom="paragraph">
                  <wp:posOffset>427355</wp:posOffset>
                </wp:positionV>
                <wp:extent cx="6341745" cy="3042285"/>
                <wp:effectExtent l="19050" t="19050" r="40005" b="24765"/>
                <wp:wrapTopAndBottom/>
                <wp:docPr id="7" name="Group 71"/>
                <wp:cNvGraphicFramePr/>
                <a:graphic xmlns:a="http://schemas.openxmlformats.org/drawingml/2006/main">
                  <a:graphicData uri="http://schemas.microsoft.com/office/word/2010/wordprocessingGroup">
                    <wpg:wgp>
                      <wpg:cNvGrpSpPr/>
                      <wpg:grpSpPr>
                        <a:xfrm>
                          <a:off x="0" y="0"/>
                          <a:ext cx="6341745" cy="3042285"/>
                          <a:chOff x="0" y="0"/>
                          <a:chExt cx="6341746" cy="3042285"/>
                        </a:xfrm>
                      </wpg:grpSpPr>
                      <wps:wsp>
                        <wps:cNvPr id="8" name="Shape 8"/>
                        <wps:cNvSpPr/>
                        <wps:spPr>
                          <a:xfrm>
                            <a:off x="7290" y="7416"/>
                            <a:ext cx="2976455" cy="3027455"/>
                          </a:xfrm>
                          <a:custGeom>
                            <a:avLst/>
                            <a:gdLst/>
                            <a:ahLst/>
                            <a:cxnLst/>
                            <a:rect l="0" t="0" r="0" b="0"/>
                            <a:pathLst>
                              <a:path w="6647637" h="6647637">
                                <a:moveTo>
                                  <a:pt x="0" y="6647637"/>
                                </a:moveTo>
                                <a:lnTo>
                                  <a:pt x="6647637" y="6647637"/>
                                </a:lnTo>
                                <a:lnTo>
                                  <a:pt x="6647637" y="0"/>
                                </a:lnTo>
                                <a:lnTo>
                                  <a:pt x="0" y="0"/>
                                </a:ln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9" name="Shape 10"/>
                        <wps:cNvSpPr/>
                        <wps:spPr>
                          <a:xfrm>
                            <a:off x="3365291" y="7415"/>
                            <a:ext cx="2976455" cy="3027455"/>
                          </a:xfrm>
                          <a:custGeom>
                            <a:avLst/>
                            <a:gdLst/>
                            <a:ahLst/>
                            <a:cxnLst/>
                            <a:rect l="0" t="0" r="0" b="0"/>
                            <a:pathLst>
                              <a:path w="6647636" h="6647637">
                                <a:moveTo>
                                  <a:pt x="3323818" y="6647637"/>
                                </a:moveTo>
                                <a:cubicBezTo>
                                  <a:pt x="5156580" y="6647637"/>
                                  <a:pt x="6647636" y="5156581"/>
                                  <a:pt x="6647636" y="3323819"/>
                                </a:cubicBezTo>
                                <a:cubicBezTo>
                                  <a:pt x="6647636" y="1491069"/>
                                  <a:pt x="5156580" y="0"/>
                                  <a:pt x="3323818" y="0"/>
                                </a:cubicBezTo>
                                <a:cubicBezTo>
                                  <a:pt x="1491056" y="0"/>
                                  <a:pt x="0" y="1491069"/>
                                  <a:pt x="0" y="3323819"/>
                                </a:cubicBezTo>
                                <a:cubicBezTo>
                                  <a:pt x="0" y="5156581"/>
                                  <a:pt x="1491056" y="6647637"/>
                                  <a:pt x="3323818" y="6647637"/>
                                </a:cubicBezTo>
                                <a:close/>
                              </a:path>
                            </a:pathLst>
                          </a:custGeom>
                          <a:ln w="57963"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0" name="Shape 11"/>
                        <wps:cNvSpPr/>
                        <wps:spPr>
                          <a:xfrm>
                            <a:off x="0" y="0"/>
                            <a:ext cx="1495518" cy="1515144"/>
                          </a:xfrm>
                          <a:custGeom>
                            <a:avLst/>
                            <a:gdLst/>
                            <a:ahLst/>
                            <a:cxnLst/>
                            <a:rect l="0" t="0" r="0" b="0"/>
                            <a:pathLst>
                              <a:path w="3340100" h="3326930">
                                <a:moveTo>
                                  <a:pt x="0" y="0"/>
                                </a:moveTo>
                                <a:lnTo>
                                  <a:pt x="3340100" y="332693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1" name="Shape 12"/>
                        <wps:cNvSpPr/>
                        <wps:spPr>
                          <a:xfrm>
                            <a:off x="0" y="1515197"/>
                            <a:ext cx="1495518" cy="1527088"/>
                          </a:xfrm>
                          <a:custGeom>
                            <a:avLst/>
                            <a:gdLst/>
                            <a:ahLst/>
                            <a:cxnLst/>
                            <a:rect l="0" t="0" r="0" b="0"/>
                            <a:pathLst>
                              <a:path w="3340100" h="3353156">
                                <a:moveTo>
                                  <a:pt x="0" y="3353156"/>
                                </a:moveTo>
                                <a:lnTo>
                                  <a:pt x="334010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2" name="Shape 13"/>
                        <wps:cNvSpPr/>
                        <wps:spPr>
                          <a:xfrm>
                            <a:off x="3208682"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3" name="Shape 14"/>
                        <wps:cNvSpPr/>
                        <wps:spPr>
                          <a:xfrm>
                            <a:off x="1495515" y="1515145"/>
                            <a:ext cx="1644837" cy="0"/>
                          </a:xfrm>
                          <a:custGeom>
                            <a:avLst/>
                            <a:gdLst/>
                            <a:ahLst/>
                            <a:cxnLst/>
                            <a:rect l="0" t="0" r="0" b="0"/>
                            <a:pathLst>
                              <a:path w="3673589">
                                <a:moveTo>
                                  <a:pt x="3673589" y="0"/>
                                </a:moveTo>
                                <a:lnTo>
                                  <a:pt x="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14" name="Shape 15"/>
                        <wps:cNvSpPr/>
                        <wps:spPr>
                          <a:xfrm>
                            <a:off x="3113404" y="1484679"/>
                            <a:ext cx="45093" cy="61031"/>
                          </a:xfrm>
                          <a:custGeom>
                            <a:avLst/>
                            <a:gdLst/>
                            <a:ahLst/>
                            <a:cxnLst/>
                            <a:rect l="0" t="0" r="0" b="0"/>
                            <a:pathLst>
                              <a:path w="100711" h="134010">
                                <a:moveTo>
                                  <a:pt x="0" y="0"/>
                                </a:moveTo>
                                <a:lnTo>
                                  <a:pt x="100711" y="67005"/>
                                </a:lnTo>
                                <a:lnTo>
                                  <a:pt x="0" y="134010"/>
                                </a:lnTo>
                                <a:lnTo>
                                  <a:pt x="0"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5" name="Shape 16"/>
                        <wps:cNvSpPr/>
                        <wps:spPr>
                          <a:xfrm>
                            <a:off x="3190637" y="1484679"/>
                            <a:ext cx="45093" cy="61031"/>
                          </a:xfrm>
                          <a:custGeom>
                            <a:avLst/>
                            <a:gdLst/>
                            <a:ahLst/>
                            <a:cxnLst/>
                            <a:rect l="0" t="0" r="0" b="0"/>
                            <a:pathLst>
                              <a:path w="100711" h="134010">
                                <a:moveTo>
                                  <a:pt x="100711" y="0"/>
                                </a:moveTo>
                                <a:lnTo>
                                  <a:pt x="100711" y="134010"/>
                                </a:lnTo>
                                <a:lnTo>
                                  <a:pt x="0" y="67005"/>
                                </a:lnTo>
                                <a:lnTo>
                                  <a:pt x="100711" y="0"/>
                                </a:lnTo>
                                <a:close/>
                              </a:path>
                            </a:pathLst>
                          </a:custGeom>
                          <a:ln w="0" cap="flat">
                            <a:solidFill>
                              <a:srgbClr val="4D4D4D"/>
                            </a:solidFill>
                            <a:miter lim="100000"/>
                          </a:ln>
                        </wps:spPr>
                        <wps:style>
                          <a:lnRef idx="0">
                            <a:srgbClr val="000000">
                              <a:alpha val="0"/>
                            </a:srgbClr>
                          </a:lnRef>
                          <a:fillRef idx="1">
                            <a:srgbClr val="181717"/>
                          </a:fillRef>
                          <a:effectRef idx="0">
                            <a:scrgbClr r="0" g="0" b="0"/>
                          </a:effectRef>
                          <a:fontRef idx="none"/>
                        </wps:style>
                        <wps:bodyPr/>
                      </wps:wsp>
                      <wps:wsp>
                        <wps:cNvPr id="16" name="Shape 61"/>
                        <wps:cNvSpPr/>
                        <wps:spPr>
                          <a:xfrm>
                            <a:off x="3475963" y="1658315"/>
                            <a:ext cx="114217" cy="49053"/>
                          </a:xfrm>
                          <a:custGeom>
                            <a:avLst/>
                            <a:gdLst/>
                            <a:ahLst/>
                            <a:cxnLst/>
                            <a:rect l="0" t="0" r="0" b="0"/>
                            <a:pathLst>
                              <a:path w="255092" h="107709">
                                <a:moveTo>
                                  <a:pt x="127546" y="0"/>
                                </a:moveTo>
                                <a:cubicBezTo>
                                  <a:pt x="238049" y="0"/>
                                  <a:pt x="255092" y="107709"/>
                                  <a:pt x="255092" y="107709"/>
                                </a:cubicBezTo>
                                <a:lnTo>
                                  <a:pt x="206908" y="107709"/>
                                </a:lnTo>
                                <a:cubicBezTo>
                                  <a:pt x="206908" y="107709"/>
                                  <a:pt x="195580" y="45352"/>
                                  <a:pt x="127546" y="45352"/>
                                </a:cubicBezTo>
                                <a:cubicBezTo>
                                  <a:pt x="59525" y="45352"/>
                                  <a:pt x="48184" y="107709"/>
                                  <a:pt x="48184" y="107709"/>
                                </a:cubicBezTo>
                                <a:lnTo>
                                  <a:pt x="0" y="107709"/>
                                </a:lnTo>
                                <a:cubicBezTo>
                                  <a:pt x="0" y="107709"/>
                                  <a:pt x="17056" y="0"/>
                                  <a:pt x="127546"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7" name="Shape 62"/>
                        <wps:cNvSpPr/>
                        <wps:spPr>
                          <a:xfrm>
                            <a:off x="3553382" y="1591188"/>
                            <a:ext cx="32993" cy="33563"/>
                          </a:xfrm>
                          <a:custGeom>
                            <a:avLst/>
                            <a:gdLst/>
                            <a:ahLst/>
                            <a:cxnLst/>
                            <a:rect l="0" t="0" r="0" b="0"/>
                            <a:pathLst>
                              <a:path w="73685" h="73698">
                                <a:moveTo>
                                  <a:pt x="36843" y="0"/>
                                </a:moveTo>
                                <a:cubicBezTo>
                                  <a:pt x="57201" y="0"/>
                                  <a:pt x="73685" y="16497"/>
                                  <a:pt x="73685" y="36855"/>
                                </a:cubicBezTo>
                                <a:cubicBezTo>
                                  <a:pt x="73685" y="57200"/>
                                  <a:pt x="57188" y="73698"/>
                                  <a:pt x="36843" y="73698"/>
                                </a:cubicBezTo>
                                <a:cubicBezTo>
                                  <a:pt x="16484" y="73698"/>
                                  <a:pt x="0" y="57200"/>
                                  <a:pt x="0" y="36855"/>
                                </a:cubicBezTo>
                                <a:cubicBezTo>
                                  <a:pt x="0" y="16497"/>
                                  <a:pt x="16484"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8" name="Shape 63"/>
                        <wps:cNvSpPr/>
                        <wps:spPr>
                          <a:xfrm>
                            <a:off x="3479772" y="1591188"/>
                            <a:ext cx="32998" cy="33563"/>
                          </a:xfrm>
                          <a:custGeom>
                            <a:avLst/>
                            <a:gdLst/>
                            <a:ahLst/>
                            <a:cxnLst/>
                            <a:rect l="0" t="0" r="0" b="0"/>
                            <a:pathLst>
                              <a:path w="73698" h="73698">
                                <a:moveTo>
                                  <a:pt x="36843" y="0"/>
                                </a:moveTo>
                                <a:cubicBezTo>
                                  <a:pt x="57201" y="0"/>
                                  <a:pt x="73698" y="16497"/>
                                  <a:pt x="73698" y="36855"/>
                                </a:cubicBezTo>
                                <a:cubicBezTo>
                                  <a:pt x="73698" y="57200"/>
                                  <a:pt x="57201" y="73698"/>
                                  <a:pt x="36843" y="73698"/>
                                </a:cubicBezTo>
                                <a:cubicBezTo>
                                  <a:pt x="16497" y="73698"/>
                                  <a:pt x="0" y="57200"/>
                                  <a:pt x="0" y="36855"/>
                                </a:cubicBezTo>
                                <a:cubicBezTo>
                                  <a:pt x="0" y="16497"/>
                                  <a:pt x="16497" y="0"/>
                                  <a:pt x="3684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19" name="Shape 64"/>
                        <wps:cNvSpPr/>
                        <wps:spPr>
                          <a:xfrm>
                            <a:off x="3447935" y="1408285"/>
                            <a:ext cx="144519" cy="58295"/>
                          </a:xfrm>
                          <a:custGeom>
                            <a:avLst/>
                            <a:gdLst/>
                            <a:ahLst/>
                            <a:cxnLst/>
                            <a:rect l="0" t="0" r="0" b="0"/>
                            <a:pathLst>
                              <a:path w="322770" h="128003">
                                <a:moveTo>
                                  <a:pt x="0" y="0"/>
                                </a:moveTo>
                                <a:lnTo>
                                  <a:pt x="47307" y="0"/>
                                </a:lnTo>
                                <a:cubicBezTo>
                                  <a:pt x="47307" y="0"/>
                                  <a:pt x="66790" y="83477"/>
                                  <a:pt x="161392" y="83477"/>
                                </a:cubicBezTo>
                                <a:cubicBezTo>
                                  <a:pt x="255994" y="83477"/>
                                  <a:pt x="275475" y="0"/>
                                  <a:pt x="275475" y="0"/>
                                </a:cubicBezTo>
                                <a:lnTo>
                                  <a:pt x="322770" y="0"/>
                                </a:lnTo>
                                <a:cubicBezTo>
                                  <a:pt x="322770" y="0"/>
                                  <a:pt x="292164" y="128003"/>
                                  <a:pt x="161392" y="128003"/>
                                </a:cubicBezTo>
                                <a:cubicBezTo>
                                  <a:pt x="29223" y="128003"/>
                                  <a:pt x="0" y="0"/>
                                  <a:pt x="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0" name="Shape 65"/>
                        <wps:cNvSpPr/>
                        <wps:spPr>
                          <a:xfrm>
                            <a:off x="3540129" y="1339851"/>
                            <a:ext cx="32395" cy="32951"/>
                          </a:xfrm>
                          <a:custGeom>
                            <a:avLst/>
                            <a:gdLst/>
                            <a:ahLst/>
                            <a:cxnLst/>
                            <a:rect l="0" t="0" r="0" b="0"/>
                            <a:pathLst>
                              <a:path w="72351" h="72352">
                                <a:moveTo>
                                  <a:pt x="36182" y="0"/>
                                </a:moveTo>
                                <a:cubicBezTo>
                                  <a:pt x="56159" y="0"/>
                                  <a:pt x="72351" y="16192"/>
                                  <a:pt x="72351" y="36182"/>
                                </a:cubicBezTo>
                                <a:cubicBezTo>
                                  <a:pt x="72351" y="56159"/>
                                  <a:pt x="56159" y="72352"/>
                                  <a:pt x="36182" y="72352"/>
                                </a:cubicBezTo>
                                <a:cubicBezTo>
                                  <a:pt x="16205" y="72352"/>
                                  <a:pt x="0" y="56159"/>
                                  <a:pt x="0" y="36182"/>
                                </a:cubicBezTo>
                                <a:cubicBezTo>
                                  <a:pt x="0" y="16192"/>
                                  <a:pt x="16205" y="0"/>
                                  <a:pt x="3618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1" name="Shape 66"/>
                        <wps:cNvSpPr/>
                        <wps:spPr>
                          <a:xfrm>
                            <a:off x="3467873" y="1339851"/>
                            <a:ext cx="32390" cy="32951"/>
                          </a:xfrm>
                          <a:custGeom>
                            <a:avLst/>
                            <a:gdLst/>
                            <a:ahLst/>
                            <a:cxnLst/>
                            <a:rect l="0" t="0" r="0" b="0"/>
                            <a:pathLst>
                              <a:path w="72340" h="72352">
                                <a:moveTo>
                                  <a:pt x="36170" y="0"/>
                                </a:moveTo>
                                <a:cubicBezTo>
                                  <a:pt x="56147" y="0"/>
                                  <a:pt x="72340" y="16192"/>
                                  <a:pt x="72340" y="36182"/>
                                </a:cubicBezTo>
                                <a:cubicBezTo>
                                  <a:pt x="72340" y="56159"/>
                                  <a:pt x="56147" y="72352"/>
                                  <a:pt x="36170" y="72352"/>
                                </a:cubicBezTo>
                                <a:cubicBezTo>
                                  <a:pt x="16205" y="72352"/>
                                  <a:pt x="0" y="56159"/>
                                  <a:pt x="0" y="36182"/>
                                </a:cubicBezTo>
                                <a:cubicBezTo>
                                  <a:pt x="0" y="16192"/>
                                  <a:pt x="16193" y="0"/>
                                  <a:pt x="3617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 name="Shape 67"/>
                        <wps:cNvSpPr/>
                        <wps:spPr>
                          <a:xfrm>
                            <a:off x="5139989" y="1401074"/>
                            <a:ext cx="64274" cy="59336"/>
                          </a:xfrm>
                          <a:custGeom>
                            <a:avLst/>
                            <a:gdLst/>
                            <a:ahLst/>
                            <a:cxnLst/>
                            <a:rect l="0" t="0" r="0" b="0"/>
                            <a:pathLst>
                              <a:path w="143548" h="130289">
                                <a:moveTo>
                                  <a:pt x="117869" y="0"/>
                                </a:moveTo>
                                <a:lnTo>
                                  <a:pt x="143548" y="22962"/>
                                </a:lnTo>
                                <a:lnTo>
                                  <a:pt x="47637" y="130289"/>
                                </a:lnTo>
                                <a:lnTo>
                                  <a:pt x="0" y="82639"/>
                                </a:lnTo>
                                <a:lnTo>
                                  <a:pt x="24358" y="58268"/>
                                </a:lnTo>
                                <a:lnTo>
                                  <a:pt x="46228" y="80137"/>
                                </a:lnTo>
                                <a:lnTo>
                                  <a:pt x="117869"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 name="Shape 68"/>
                        <wps:cNvSpPr/>
                        <wps:spPr>
                          <a:xfrm>
                            <a:off x="5139989" y="1475635"/>
                            <a:ext cx="64278" cy="59336"/>
                          </a:xfrm>
                          <a:custGeom>
                            <a:avLst/>
                            <a:gdLst/>
                            <a:ahLst/>
                            <a:cxnLst/>
                            <a:rect l="0" t="0" r="0" b="0"/>
                            <a:pathLst>
                              <a:path w="143560" h="130289">
                                <a:moveTo>
                                  <a:pt x="117856" y="0"/>
                                </a:moveTo>
                                <a:lnTo>
                                  <a:pt x="143560" y="22949"/>
                                </a:lnTo>
                                <a:lnTo>
                                  <a:pt x="47637" y="130289"/>
                                </a:lnTo>
                                <a:lnTo>
                                  <a:pt x="0" y="82639"/>
                                </a:lnTo>
                                <a:lnTo>
                                  <a:pt x="24358" y="58280"/>
                                </a:lnTo>
                                <a:lnTo>
                                  <a:pt x="46228" y="80137"/>
                                </a:lnTo>
                                <a:lnTo>
                                  <a:pt x="117856"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 name="Shape 69"/>
                        <wps:cNvSpPr/>
                        <wps:spPr>
                          <a:xfrm>
                            <a:off x="5141731" y="1557382"/>
                            <a:ext cx="28938" cy="58862"/>
                          </a:xfrm>
                          <a:custGeom>
                            <a:avLst/>
                            <a:gdLst/>
                            <a:ahLst/>
                            <a:cxnLst/>
                            <a:rect l="0" t="0" r="0" b="0"/>
                            <a:pathLst>
                              <a:path w="64630" h="129248">
                                <a:moveTo>
                                  <a:pt x="64630" y="0"/>
                                </a:moveTo>
                                <a:lnTo>
                                  <a:pt x="64630" y="34468"/>
                                </a:lnTo>
                                <a:cubicBezTo>
                                  <a:pt x="48006" y="34468"/>
                                  <a:pt x="34468" y="47993"/>
                                  <a:pt x="34468" y="64618"/>
                                </a:cubicBezTo>
                                <a:cubicBezTo>
                                  <a:pt x="34468" y="81255"/>
                                  <a:pt x="48006" y="94780"/>
                                  <a:pt x="64630" y="94780"/>
                                </a:cubicBezTo>
                                <a:lnTo>
                                  <a:pt x="64630" y="129248"/>
                                </a:lnTo>
                                <a:cubicBezTo>
                                  <a:pt x="29006" y="129248"/>
                                  <a:pt x="0" y="100254"/>
                                  <a:pt x="0" y="64618"/>
                                </a:cubicBezTo>
                                <a:cubicBezTo>
                                  <a:pt x="0" y="28994"/>
                                  <a:pt x="29006" y="0"/>
                                  <a:pt x="64630"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 name="Shape 70"/>
                        <wps:cNvSpPr/>
                        <wps:spPr>
                          <a:xfrm>
                            <a:off x="5170669" y="1557382"/>
                            <a:ext cx="28938" cy="58862"/>
                          </a:xfrm>
                          <a:custGeom>
                            <a:avLst/>
                            <a:gdLst/>
                            <a:ahLst/>
                            <a:cxnLst/>
                            <a:rect l="0" t="0" r="0" b="0"/>
                            <a:pathLst>
                              <a:path w="64630" h="129248">
                                <a:moveTo>
                                  <a:pt x="0" y="0"/>
                                </a:moveTo>
                                <a:cubicBezTo>
                                  <a:pt x="35624" y="0"/>
                                  <a:pt x="64630" y="28994"/>
                                  <a:pt x="64630" y="64618"/>
                                </a:cubicBezTo>
                                <a:cubicBezTo>
                                  <a:pt x="64630" y="100254"/>
                                  <a:pt x="35624" y="129248"/>
                                  <a:pt x="0" y="129248"/>
                                </a:cubicBezTo>
                                <a:lnTo>
                                  <a:pt x="0" y="94780"/>
                                </a:lnTo>
                                <a:cubicBezTo>
                                  <a:pt x="16624" y="94780"/>
                                  <a:pt x="30163" y="81255"/>
                                  <a:pt x="30163" y="64618"/>
                                </a:cubicBezTo>
                                <a:cubicBezTo>
                                  <a:pt x="30163" y="47993"/>
                                  <a:pt x="16624" y="34468"/>
                                  <a:pt x="0" y="34468"/>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6" name="Shape 752"/>
                        <wps:cNvSpPr/>
                        <wps:spPr>
                          <a:xfrm>
                            <a:off x="5231956" y="1425923"/>
                            <a:ext cx="144030" cy="23540"/>
                          </a:xfrm>
                          <a:custGeom>
                            <a:avLst/>
                            <a:gdLst/>
                            <a:ahLst/>
                            <a:cxnLst/>
                            <a:rect l="0" t="0" r="0" b="0"/>
                            <a:pathLst>
                              <a:path w="321678" h="51689">
                                <a:moveTo>
                                  <a:pt x="0" y="0"/>
                                </a:moveTo>
                                <a:lnTo>
                                  <a:pt x="321678" y="0"/>
                                </a:lnTo>
                                <a:lnTo>
                                  <a:pt x="321678" y="51689"/>
                                </a:lnTo>
                                <a:lnTo>
                                  <a:pt x="0" y="51689"/>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7" name="Shape 753"/>
                        <wps:cNvSpPr/>
                        <wps:spPr>
                          <a:xfrm>
                            <a:off x="5231956" y="1500488"/>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8" name="Shape 754"/>
                        <wps:cNvSpPr/>
                        <wps:spPr>
                          <a:xfrm>
                            <a:off x="5231956" y="1575047"/>
                            <a:ext cx="144030" cy="23546"/>
                          </a:xfrm>
                          <a:custGeom>
                            <a:avLst/>
                            <a:gdLst/>
                            <a:ahLst/>
                            <a:cxnLst/>
                            <a:rect l="0" t="0" r="0" b="0"/>
                            <a:pathLst>
                              <a:path w="321678" h="51702">
                                <a:moveTo>
                                  <a:pt x="0" y="0"/>
                                </a:moveTo>
                                <a:lnTo>
                                  <a:pt x="321678" y="0"/>
                                </a:lnTo>
                                <a:lnTo>
                                  <a:pt x="321678" y="51702"/>
                                </a:lnTo>
                                <a:lnTo>
                                  <a:pt x="0" y="5170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9" name="Shape 755"/>
                        <wps:cNvSpPr/>
                        <wps:spPr>
                          <a:xfrm>
                            <a:off x="1276910" y="1407926"/>
                            <a:ext cx="437214" cy="76699"/>
                          </a:xfrm>
                          <a:custGeom>
                            <a:avLst/>
                            <a:gdLst/>
                            <a:ahLst/>
                            <a:cxnLst/>
                            <a:rect l="0" t="0" r="0" b="0"/>
                            <a:pathLst>
                              <a:path w="976478" h="168415">
                                <a:moveTo>
                                  <a:pt x="0" y="0"/>
                                </a:moveTo>
                                <a:lnTo>
                                  <a:pt x="976478" y="0"/>
                                </a:lnTo>
                                <a:lnTo>
                                  <a:pt x="976478" y="168415"/>
                                </a:lnTo>
                                <a:lnTo>
                                  <a:pt x="0" y="16841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30" name="Shape 75"/>
                        <wps:cNvSpPr/>
                        <wps:spPr>
                          <a:xfrm>
                            <a:off x="1267136" y="1397850"/>
                            <a:ext cx="228382" cy="96844"/>
                          </a:xfrm>
                          <a:custGeom>
                            <a:avLst/>
                            <a:gdLst/>
                            <a:ahLst/>
                            <a:cxnLst/>
                            <a:rect l="0" t="0" r="0" b="0"/>
                            <a:pathLst>
                              <a:path w="510070" h="212649">
                                <a:moveTo>
                                  <a:pt x="0" y="0"/>
                                </a:moveTo>
                                <a:lnTo>
                                  <a:pt x="510070" y="0"/>
                                </a:lnTo>
                                <a:lnTo>
                                  <a:pt x="510070" y="44221"/>
                                </a:lnTo>
                                <a:lnTo>
                                  <a:pt x="43650" y="44221"/>
                                </a:lnTo>
                                <a:lnTo>
                                  <a:pt x="43650" y="168415"/>
                                </a:lnTo>
                                <a:lnTo>
                                  <a:pt x="510070" y="168415"/>
                                </a:lnTo>
                                <a:lnTo>
                                  <a:pt x="510070" y="212649"/>
                                </a:lnTo>
                                <a:lnTo>
                                  <a:pt x="0" y="212649"/>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31" name="Shape 76"/>
                        <wps:cNvSpPr/>
                        <wps:spPr>
                          <a:xfrm>
                            <a:off x="1495517" y="1397850"/>
                            <a:ext cx="228382" cy="96844"/>
                          </a:xfrm>
                          <a:custGeom>
                            <a:avLst/>
                            <a:gdLst/>
                            <a:ahLst/>
                            <a:cxnLst/>
                            <a:rect l="0" t="0" r="0" b="0"/>
                            <a:pathLst>
                              <a:path w="510070" h="212649">
                                <a:moveTo>
                                  <a:pt x="0" y="0"/>
                                </a:moveTo>
                                <a:lnTo>
                                  <a:pt x="510070" y="0"/>
                                </a:lnTo>
                                <a:lnTo>
                                  <a:pt x="510070" y="212649"/>
                                </a:lnTo>
                                <a:lnTo>
                                  <a:pt x="0" y="212649"/>
                                </a:lnTo>
                                <a:lnTo>
                                  <a:pt x="0" y="168415"/>
                                </a:lnTo>
                                <a:lnTo>
                                  <a:pt x="466420" y="168415"/>
                                </a:lnTo>
                                <a:lnTo>
                                  <a:pt x="466420" y="44221"/>
                                </a:lnTo>
                                <a:lnTo>
                                  <a:pt x="0" y="4422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4" name="Shape 756"/>
                        <wps:cNvSpPr/>
                        <wps:spPr>
                          <a:xfrm>
                            <a:off x="1298308" y="1492352"/>
                            <a:ext cx="386976" cy="269086"/>
                          </a:xfrm>
                          <a:custGeom>
                            <a:avLst/>
                            <a:gdLst/>
                            <a:ahLst/>
                            <a:cxnLst/>
                            <a:rect l="0" t="0" r="0" b="0"/>
                            <a:pathLst>
                              <a:path w="864273" h="590855">
                                <a:moveTo>
                                  <a:pt x="0" y="0"/>
                                </a:moveTo>
                                <a:lnTo>
                                  <a:pt x="864273" y="0"/>
                                </a:lnTo>
                                <a:lnTo>
                                  <a:pt x="864273" y="590855"/>
                                </a:lnTo>
                                <a:lnTo>
                                  <a:pt x="0" y="590855"/>
                                </a:lnTo>
                                <a:lnTo>
                                  <a:pt x="0" y="0"/>
                                </a:lnTo>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5" name="Shape 78"/>
                        <wps:cNvSpPr/>
                        <wps:spPr>
                          <a:xfrm>
                            <a:off x="1288538" y="1492354"/>
                            <a:ext cx="406520" cy="279155"/>
                          </a:xfrm>
                          <a:custGeom>
                            <a:avLst/>
                            <a:gdLst/>
                            <a:ahLst/>
                            <a:cxnLst/>
                            <a:rect l="0" t="0" r="0" b="0"/>
                            <a:pathLst>
                              <a:path w="907923" h="612965">
                                <a:moveTo>
                                  <a:pt x="0" y="0"/>
                                </a:moveTo>
                                <a:lnTo>
                                  <a:pt x="43650" y="0"/>
                                </a:lnTo>
                                <a:lnTo>
                                  <a:pt x="43650" y="568731"/>
                                </a:lnTo>
                                <a:lnTo>
                                  <a:pt x="864273" y="568731"/>
                                </a:lnTo>
                                <a:lnTo>
                                  <a:pt x="864273" y="0"/>
                                </a:lnTo>
                                <a:lnTo>
                                  <a:pt x="907923" y="0"/>
                                </a:lnTo>
                                <a:lnTo>
                                  <a:pt x="907923" y="612965"/>
                                </a:lnTo>
                                <a:lnTo>
                                  <a:pt x="0" y="612965"/>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6" name="Shape 757"/>
                        <wps:cNvSpPr/>
                        <wps:spPr>
                          <a:xfrm>
                            <a:off x="1482030" y="1405584"/>
                            <a:ext cx="19544" cy="362656"/>
                          </a:xfrm>
                          <a:custGeom>
                            <a:avLst/>
                            <a:gdLst/>
                            <a:ahLst/>
                            <a:cxnLst/>
                            <a:rect l="0" t="0" r="0" b="0"/>
                            <a:pathLst>
                              <a:path w="43650" h="796315">
                                <a:moveTo>
                                  <a:pt x="0" y="0"/>
                                </a:moveTo>
                                <a:lnTo>
                                  <a:pt x="43650" y="0"/>
                                </a:lnTo>
                                <a:lnTo>
                                  <a:pt x="43650" y="796315"/>
                                </a:lnTo>
                                <a:lnTo>
                                  <a:pt x="0" y="796315"/>
                                </a:lnTo>
                                <a:lnTo>
                                  <a:pt x="0" y="0"/>
                                </a:lnTo>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7" name="Shape 80"/>
                        <wps:cNvSpPr/>
                        <wps:spPr>
                          <a:xfrm>
                            <a:off x="1494256" y="1277106"/>
                            <a:ext cx="100063" cy="102940"/>
                          </a:xfrm>
                          <a:custGeom>
                            <a:avLst/>
                            <a:gdLst/>
                            <a:ahLst/>
                            <a:cxnLst/>
                            <a:rect l="0" t="0" r="0" b="0"/>
                            <a:pathLst>
                              <a:path w="223482" h="226035">
                                <a:moveTo>
                                  <a:pt x="112027" y="0"/>
                                </a:moveTo>
                                <a:cubicBezTo>
                                  <a:pt x="174561" y="0"/>
                                  <a:pt x="223482" y="49644"/>
                                  <a:pt x="223482" y="113018"/>
                                </a:cubicBezTo>
                                <a:cubicBezTo>
                                  <a:pt x="223482" y="176390"/>
                                  <a:pt x="173355" y="226035"/>
                                  <a:pt x="110808" y="226035"/>
                                </a:cubicBezTo>
                                <a:lnTo>
                                  <a:pt x="0" y="226035"/>
                                </a:lnTo>
                                <a:lnTo>
                                  <a:pt x="0" y="113589"/>
                                </a:lnTo>
                                <a:cubicBezTo>
                                  <a:pt x="0" y="50216"/>
                                  <a:pt x="49479" y="0"/>
                                  <a:pt x="112027"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28" name="Shape 81"/>
                        <wps:cNvSpPr/>
                        <wps:spPr>
                          <a:xfrm>
                            <a:off x="1484483" y="1267045"/>
                            <a:ext cx="59804" cy="123073"/>
                          </a:xfrm>
                          <a:custGeom>
                            <a:avLst/>
                            <a:gdLst/>
                            <a:ahLst/>
                            <a:cxnLst/>
                            <a:rect l="0" t="0" r="0" b="0"/>
                            <a:pathLst>
                              <a:path w="133566" h="270241">
                                <a:moveTo>
                                  <a:pt x="133566" y="0"/>
                                </a:moveTo>
                                <a:lnTo>
                                  <a:pt x="133566" y="44262"/>
                                </a:lnTo>
                                <a:lnTo>
                                  <a:pt x="98412" y="51286"/>
                                </a:lnTo>
                                <a:cubicBezTo>
                                  <a:pt x="65931" y="64992"/>
                                  <a:pt x="43650" y="97213"/>
                                  <a:pt x="43650" y="135684"/>
                                </a:cubicBezTo>
                                <a:lnTo>
                                  <a:pt x="43650" y="226007"/>
                                </a:lnTo>
                                <a:lnTo>
                                  <a:pt x="132639" y="226007"/>
                                </a:lnTo>
                                <a:lnTo>
                                  <a:pt x="133566" y="225824"/>
                                </a:lnTo>
                                <a:lnTo>
                                  <a:pt x="133566" y="270150"/>
                                </a:lnTo>
                                <a:lnTo>
                                  <a:pt x="132639" y="270241"/>
                                </a:lnTo>
                                <a:lnTo>
                                  <a:pt x="0" y="270241"/>
                                </a:lnTo>
                                <a:lnTo>
                                  <a:pt x="0" y="135684"/>
                                </a:lnTo>
                                <a:cubicBezTo>
                                  <a:pt x="0" y="69098"/>
                                  <a:pt x="45020" y="15133"/>
                                  <a:pt x="106548" y="2682"/>
                                </a:cubicBezTo>
                                <a:lnTo>
                                  <a:pt x="133566"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29" name="Shape 82"/>
                        <wps:cNvSpPr/>
                        <wps:spPr>
                          <a:xfrm>
                            <a:off x="1544287" y="1267032"/>
                            <a:ext cx="59804" cy="123044"/>
                          </a:xfrm>
                          <a:custGeom>
                            <a:avLst/>
                            <a:gdLst/>
                            <a:ahLst/>
                            <a:cxnLst/>
                            <a:rect l="0" t="0" r="0" b="0"/>
                            <a:pathLst>
                              <a:path w="133566" h="270178">
                                <a:moveTo>
                                  <a:pt x="279" y="0"/>
                                </a:moveTo>
                                <a:cubicBezTo>
                                  <a:pt x="75019" y="0"/>
                                  <a:pt x="133566" y="59360"/>
                                  <a:pt x="133566" y="135128"/>
                                </a:cubicBezTo>
                                <a:cubicBezTo>
                                  <a:pt x="133566" y="201436"/>
                                  <a:pt x="88332" y="255172"/>
                                  <a:pt x="26503" y="267570"/>
                                </a:cubicBezTo>
                                <a:lnTo>
                                  <a:pt x="0" y="270178"/>
                                </a:lnTo>
                                <a:lnTo>
                                  <a:pt x="0" y="225852"/>
                                </a:lnTo>
                                <a:lnTo>
                                  <a:pt x="34757" y="218999"/>
                                </a:lnTo>
                                <a:cubicBezTo>
                                  <a:pt x="67470" y="205380"/>
                                  <a:pt x="89916" y="173361"/>
                                  <a:pt x="89916" y="135128"/>
                                </a:cubicBezTo>
                                <a:cubicBezTo>
                                  <a:pt x="89916" y="84163"/>
                                  <a:pt x="50546" y="44234"/>
                                  <a:pt x="279" y="44234"/>
                                </a:cubicBezTo>
                                <a:lnTo>
                                  <a:pt x="0" y="44290"/>
                                </a:lnTo>
                                <a:lnTo>
                                  <a:pt x="0" y="28"/>
                                </a:lnTo>
                                <a:lnTo>
                                  <a:pt x="279"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0" name="Shape 83"/>
                        <wps:cNvSpPr/>
                        <wps:spPr>
                          <a:xfrm>
                            <a:off x="1391769" y="1277106"/>
                            <a:ext cx="100063" cy="102940"/>
                          </a:xfrm>
                          <a:custGeom>
                            <a:avLst/>
                            <a:gdLst/>
                            <a:ahLst/>
                            <a:cxnLst/>
                            <a:rect l="0" t="0" r="0" b="0"/>
                            <a:pathLst>
                              <a:path w="223482" h="226035">
                                <a:moveTo>
                                  <a:pt x="111455" y="0"/>
                                </a:moveTo>
                                <a:cubicBezTo>
                                  <a:pt x="174003" y="0"/>
                                  <a:pt x="223482" y="50216"/>
                                  <a:pt x="223482" y="113589"/>
                                </a:cubicBezTo>
                                <a:lnTo>
                                  <a:pt x="223482" y="226035"/>
                                </a:lnTo>
                                <a:lnTo>
                                  <a:pt x="112675" y="226035"/>
                                </a:lnTo>
                                <a:cubicBezTo>
                                  <a:pt x="50127" y="226035"/>
                                  <a:pt x="0" y="176390"/>
                                  <a:pt x="0" y="113018"/>
                                </a:cubicBezTo>
                                <a:cubicBezTo>
                                  <a:pt x="0" y="49644"/>
                                  <a:pt x="48921" y="0"/>
                                  <a:pt x="111455" y="0"/>
                                </a:cubicBezTo>
                                <a:close/>
                              </a:path>
                            </a:pathLst>
                          </a:custGeom>
                          <a:ln w="0" cap="rnd">
                            <a:solidFill>
                              <a:srgbClr val="4D4D4D"/>
                            </a:solidFill>
                            <a:round/>
                          </a:ln>
                        </wps:spPr>
                        <wps:style>
                          <a:lnRef idx="0">
                            <a:srgbClr val="000000">
                              <a:alpha val="0"/>
                            </a:srgbClr>
                          </a:lnRef>
                          <a:fillRef idx="1">
                            <a:srgbClr val="FFFFFF"/>
                          </a:fillRef>
                          <a:effectRef idx="0">
                            <a:scrgbClr r="0" g="0" b="0"/>
                          </a:effectRef>
                          <a:fontRef idx="none"/>
                        </wps:style>
                        <wps:bodyPr/>
                      </wps:wsp>
                      <wps:wsp>
                        <wps:cNvPr id="231" name="Shape 84"/>
                        <wps:cNvSpPr/>
                        <wps:spPr>
                          <a:xfrm>
                            <a:off x="1381994" y="1267032"/>
                            <a:ext cx="59804" cy="123044"/>
                          </a:xfrm>
                          <a:custGeom>
                            <a:avLst/>
                            <a:gdLst/>
                            <a:ahLst/>
                            <a:cxnLst/>
                            <a:rect l="0" t="0" r="0" b="0"/>
                            <a:pathLst>
                              <a:path w="133566" h="270178">
                                <a:moveTo>
                                  <a:pt x="133286" y="0"/>
                                </a:moveTo>
                                <a:lnTo>
                                  <a:pt x="133566" y="28"/>
                                </a:lnTo>
                                <a:lnTo>
                                  <a:pt x="133566" y="44290"/>
                                </a:lnTo>
                                <a:lnTo>
                                  <a:pt x="133286" y="44234"/>
                                </a:lnTo>
                                <a:cubicBezTo>
                                  <a:pt x="83033" y="44234"/>
                                  <a:pt x="43650" y="84163"/>
                                  <a:pt x="43650" y="135128"/>
                                </a:cubicBezTo>
                                <a:cubicBezTo>
                                  <a:pt x="43650" y="173361"/>
                                  <a:pt x="66096" y="205380"/>
                                  <a:pt x="98809" y="218999"/>
                                </a:cubicBezTo>
                                <a:lnTo>
                                  <a:pt x="133566" y="225852"/>
                                </a:lnTo>
                                <a:lnTo>
                                  <a:pt x="133566" y="270178"/>
                                </a:lnTo>
                                <a:lnTo>
                                  <a:pt x="107066" y="267570"/>
                                </a:lnTo>
                                <a:cubicBezTo>
                                  <a:pt x="45243" y="255172"/>
                                  <a:pt x="0" y="201436"/>
                                  <a:pt x="0" y="135128"/>
                                </a:cubicBezTo>
                                <a:cubicBezTo>
                                  <a:pt x="0" y="59360"/>
                                  <a:pt x="58547" y="0"/>
                                  <a:pt x="133286"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2" name="Shape 85"/>
                        <wps:cNvSpPr/>
                        <wps:spPr>
                          <a:xfrm>
                            <a:off x="1441797" y="1267045"/>
                            <a:ext cx="59804" cy="123073"/>
                          </a:xfrm>
                          <a:custGeom>
                            <a:avLst/>
                            <a:gdLst/>
                            <a:ahLst/>
                            <a:cxnLst/>
                            <a:rect l="0" t="0" r="0" b="0"/>
                            <a:pathLst>
                              <a:path w="133566" h="270241">
                                <a:moveTo>
                                  <a:pt x="0" y="0"/>
                                </a:moveTo>
                                <a:lnTo>
                                  <a:pt x="27021" y="2682"/>
                                </a:lnTo>
                                <a:cubicBezTo>
                                  <a:pt x="88556" y="15133"/>
                                  <a:pt x="133566" y="69098"/>
                                  <a:pt x="133566" y="135684"/>
                                </a:cubicBezTo>
                                <a:lnTo>
                                  <a:pt x="133566" y="270241"/>
                                </a:lnTo>
                                <a:lnTo>
                                  <a:pt x="927" y="270241"/>
                                </a:lnTo>
                                <a:lnTo>
                                  <a:pt x="0" y="270150"/>
                                </a:lnTo>
                                <a:lnTo>
                                  <a:pt x="0" y="225824"/>
                                </a:lnTo>
                                <a:lnTo>
                                  <a:pt x="927" y="226007"/>
                                </a:lnTo>
                                <a:lnTo>
                                  <a:pt x="89916" y="226007"/>
                                </a:lnTo>
                                <a:lnTo>
                                  <a:pt x="89916" y="135684"/>
                                </a:lnTo>
                                <a:cubicBezTo>
                                  <a:pt x="89916" y="97213"/>
                                  <a:pt x="67635" y="64992"/>
                                  <a:pt x="35154" y="51286"/>
                                </a:cubicBezTo>
                                <a:lnTo>
                                  <a:pt x="0" y="44262"/>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3" name="Shape 86"/>
                        <wps:cNvSpPr/>
                        <wps:spPr>
                          <a:xfrm>
                            <a:off x="2717557" y="164149"/>
                            <a:ext cx="174993" cy="102119"/>
                          </a:xfrm>
                          <a:custGeom>
                            <a:avLst/>
                            <a:gdLst/>
                            <a:ahLst/>
                            <a:cxnLst/>
                            <a:rect l="0" t="0" r="0" b="0"/>
                            <a:pathLst>
                              <a:path w="390830" h="224231">
                                <a:moveTo>
                                  <a:pt x="349415" y="0"/>
                                </a:moveTo>
                                <a:lnTo>
                                  <a:pt x="390830" y="41415"/>
                                </a:lnTo>
                                <a:lnTo>
                                  <a:pt x="262852" y="169406"/>
                                </a:lnTo>
                                <a:lnTo>
                                  <a:pt x="179553" y="86106"/>
                                </a:lnTo>
                                <a:lnTo>
                                  <a:pt x="41415" y="224231"/>
                                </a:lnTo>
                                <a:lnTo>
                                  <a:pt x="0" y="182817"/>
                                </a:lnTo>
                                <a:lnTo>
                                  <a:pt x="179553" y="3277"/>
                                </a:lnTo>
                                <a:lnTo>
                                  <a:pt x="262852" y="86576"/>
                                </a:lnTo>
                                <a:lnTo>
                                  <a:pt x="34941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4" name="Shape 87"/>
                        <wps:cNvSpPr/>
                        <wps:spPr>
                          <a:xfrm>
                            <a:off x="2849811" y="135680"/>
                            <a:ext cx="70733" cy="71944"/>
                          </a:xfrm>
                          <a:custGeom>
                            <a:avLst/>
                            <a:gdLst/>
                            <a:ahLst/>
                            <a:cxnLst/>
                            <a:rect l="0" t="0" r="0" b="0"/>
                            <a:pathLst>
                              <a:path w="157975" h="157975">
                                <a:moveTo>
                                  <a:pt x="157975" y="0"/>
                                </a:moveTo>
                                <a:lnTo>
                                  <a:pt x="115659" y="157975"/>
                                </a:lnTo>
                                <a:lnTo>
                                  <a:pt x="0" y="42316"/>
                                </a:lnTo>
                                <a:lnTo>
                                  <a:pt x="157975"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5" name="Shape 88"/>
                        <wps:cNvSpPr/>
                        <wps:spPr>
                          <a:xfrm>
                            <a:off x="2687538" y="64111"/>
                            <a:ext cx="244787" cy="254910"/>
                          </a:xfrm>
                          <a:custGeom>
                            <a:avLst/>
                            <a:gdLst/>
                            <a:ahLst/>
                            <a:cxnLst/>
                            <a:rect l="0" t="0" r="0" b="0"/>
                            <a:pathLst>
                              <a:path w="546710" h="559727">
                                <a:moveTo>
                                  <a:pt x="0" y="0"/>
                                </a:moveTo>
                                <a:lnTo>
                                  <a:pt x="39040" y="0"/>
                                </a:lnTo>
                                <a:lnTo>
                                  <a:pt x="39040" y="520674"/>
                                </a:lnTo>
                                <a:lnTo>
                                  <a:pt x="546710" y="520674"/>
                                </a:lnTo>
                                <a:lnTo>
                                  <a:pt x="546710" y="559727"/>
                                </a:lnTo>
                                <a:lnTo>
                                  <a:pt x="0" y="559727"/>
                                </a:ln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6" name="Shape 758"/>
                        <wps:cNvSpPr/>
                        <wps:spPr>
                          <a:xfrm>
                            <a:off x="2699371" y="93748"/>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7" name="Shape 759"/>
                        <wps:cNvSpPr/>
                        <wps:spPr>
                          <a:xfrm>
                            <a:off x="2699371" y="14710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38" name="Shape 760"/>
                        <wps:cNvSpPr/>
                        <wps:spPr>
                          <a:xfrm>
                            <a:off x="2699371" y="200454"/>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0" name="Shape 761"/>
                        <wps:cNvSpPr/>
                        <wps:spPr>
                          <a:xfrm>
                            <a:off x="2699371" y="253810"/>
                            <a:ext cx="20033" cy="17785"/>
                          </a:xfrm>
                          <a:custGeom>
                            <a:avLst/>
                            <a:gdLst/>
                            <a:ahLst/>
                            <a:cxnLst/>
                            <a:rect l="0" t="0" r="0" b="0"/>
                            <a:pathLst>
                              <a:path w="44742" h="39053">
                                <a:moveTo>
                                  <a:pt x="0" y="0"/>
                                </a:moveTo>
                                <a:lnTo>
                                  <a:pt x="44742" y="0"/>
                                </a:lnTo>
                                <a:lnTo>
                                  <a:pt x="44742" y="39053"/>
                                </a:lnTo>
                                <a:lnTo>
                                  <a:pt x="0" y="39053"/>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1" name="Shape 93"/>
                        <wps:cNvSpPr/>
                        <wps:spPr>
                          <a:xfrm>
                            <a:off x="2667004" y="2712483"/>
                            <a:ext cx="126094" cy="219639"/>
                          </a:xfrm>
                          <a:custGeom>
                            <a:avLst/>
                            <a:gdLst/>
                            <a:ahLst/>
                            <a:cxnLst/>
                            <a:rect l="0" t="0" r="0" b="0"/>
                            <a:pathLst>
                              <a:path w="281620" h="482279">
                                <a:moveTo>
                                  <a:pt x="141745" y="0"/>
                                </a:moveTo>
                                <a:cubicBezTo>
                                  <a:pt x="179743" y="0"/>
                                  <a:pt x="215367" y="14707"/>
                                  <a:pt x="242075" y="41402"/>
                                </a:cubicBezTo>
                                <a:lnTo>
                                  <a:pt x="281620" y="80946"/>
                                </a:lnTo>
                                <a:lnTo>
                                  <a:pt x="281620" y="129677"/>
                                </a:lnTo>
                                <a:lnTo>
                                  <a:pt x="217716" y="65774"/>
                                </a:lnTo>
                                <a:cubicBezTo>
                                  <a:pt x="197510" y="45593"/>
                                  <a:pt x="170536" y="34468"/>
                                  <a:pt x="141745" y="34468"/>
                                </a:cubicBezTo>
                                <a:cubicBezTo>
                                  <a:pt x="112954" y="34468"/>
                                  <a:pt x="85992" y="45593"/>
                                  <a:pt x="65786" y="65774"/>
                                </a:cubicBezTo>
                                <a:cubicBezTo>
                                  <a:pt x="45593" y="85966"/>
                                  <a:pt x="34468" y="112954"/>
                                  <a:pt x="34468" y="141745"/>
                                </a:cubicBezTo>
                                <a:cubicBezTo>
                                  <a:pt x="34468" y="170535"/>
                                  <a:pt x="45593" y="197510"/>
                                  <a:pt x="65786" y="217704"/>
                                </a:cubicBezTo>
                                <a:lnTo>
                                  <a:pt x="281620" y="433547"/>
                                </a:lnTo>
                                <a:lnTo>
                                  <a:pt x="281620" y="482279"/>
                                </a:lnTo>
                                <a:lnTo>
                                  <a:pt x="41427" y="242074"/>
                                </a:lnTo>
                                <a:cubicBezTo>
                                  <a:pt x="14719" y="215379"/>
                                  <a:pt x="0" y="179743"/>
                                  <a:pt x="0" y="141745"/>
                                </a:cubicBezTo>
                                <a:cubicBezTo>
                                  <a:pt x="0" y="103746"/>
                                  <a:pt x="14719" y="68110"/>
                                  <a:pt x="41427" y="41402"/>
                                </a:cubicBezTo>
                                <a:cubicBezTo>
                                  <a:pt x="68110" y="14707"/>
                                  <a:pt x="103746" y="0"/>
                                  <a:pt x="141745" y="0"/>
                                </a:cubicBez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2" name="Shape 94"/>
                        <wps:cNvSpPr/>
                        <wps:spPr>
                          <a:xfrm>
                            <a:off x="2793098" y="2749348"/>
                            <a:ext cx="126086" cy="219596"/>
                          </a:xfrm>
                          <a:custGeom>
                            <a:avLst/>
                            <a:gdLst/>
                            <a:ahLst/>
                            <a:cxnLst/>
                            <a:rect l="0" t="0" r="0" b="0"/>
                            <a:pathLst>
                              <a:path w="281602" h="482185">
                                <a:moveTo>
                                  <a:pt x="0" y="0"/>
                                </a:moveTo>
                                <a:lnTo>
                                  <a:pt x="240121" y="240110"/>
                                </a:lnTo>
                                <a:cubicBezTo>
                                  <a:pt x="260862" y="260855"/>
                                  <a:pt x="273825" y="286482"/>
                                  <a:pt x="279010" y="313327"/>
                                </a:cubicBezTo>
                                <a:lnTo>
                                  <a:pt x="281602" y="340441"/>
                                </a:lnTo>
                                <a:lnTo>
                                  <a:pt x="281602" y="340447"/>
                                </a:lnTo>
                                <a:lnTo>
                                  <a:pt x="279010" y="367561"/>
                                </a:lnTo>
                                <a:cubicBezTo>
                                  <a:pt x="273825" y="394405"/>
                                  <a:pt x="260862" y="420029"/>
                                  <a:pt x="240121" y="440770"/>
                                </a:cubicBezTo>
                                <a:cubicBezTo>
                                  <a:pt x="213400" y="467478"/>
                                  <a:pt x="177777" y="482185"/>
                                  <a:pt x="139778" y="482185"/>
                                </a:cubicBezTo>
                                <a:cubicBezTo>
                                  <a:pt x="101780" y="482185"/>
                                  <a:pt x="66144" y="467478"/>
                                  <a:pt x="39436" y="440770"/>
                                </a:cubicBezTo>
                                <a:lnTo>
                                  <a:pt x="0" y="401333"/>
                                </a:lnTo>
                                <a:lnTo>
                                  <a:pt x="0" y="352601"/>
                                </a:lnTo>
                                <a:lnTo>
                                  <a:pt x="63807" y="416411"/>
                                </a:lnTo>
                                <a:cubicBezTo>
                                  <a:pt x="84000" y="436604"/>
                                  <a:pt x="110987" y="447717"/>
                                  <a:pt x="139778" y="447717"/>
                                </a:cubicBezTo>
                                <a:cubicBezTo>
                                  <a:pt x="168569" y="447717"/>
                                  <a:pt x="195557" y="436604"/>
                                  <a:pt x="215750" y="416411"/>
                                </a:cubicBezTo>
                                <a:cubicBezTo>
                                  <a:pt x="257621" y="374527"/>
                                  <a:pt x="257621" y="306366"/>
                                  <a:pt x="215750" y="264481"/>
                                </a:cubicBezTo>
                                <a:lnTo>
                                  <a:pt x="0" y="48731"/>
                                </a:lnTo>
                                <a:lnTo>
                                  <a:pt x="0" y="0"/>
                                </a:lnTo>
                                <a:close/>
                              </a:path>
                            </a:pathLst>
                          </a:custGeom>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3" name="Shape 95"/>
                        <wps:cNvSpPr/>
                        <wps:spPr>
                          <a:xfrm>
                            <a:off x="2669296" y="2720332"/>
                            <a:ext cx="175937" cy="173431"/>
                          </a:xfrm>
                          <a:custGeom>
                            <a:avLst/>
                            <a:gdLst/>
                            <a:ahLst/>
                            <a:cxnLst/>
                            <a:rect l="0" t="0" r="0" b="0"/>
                            <a:pathLst>
                              <a:path w="392938" h="380816">
                                <a:moveTo>
                                  <a:pt x="136632" y="0"/>
                                </a:moveTo>
                                <a:cubicBezTo>
                                  <a:pt x="168586" y="0"/>
                                  <a:pt x="200540" y="12122"/>
                                  <a:pt x="224777" y="36366"/>
                                </a:cubicBezTo>
                                <a:lnTo>
                                  <a:pt x="392938" y="204514"/>
                                </a:lnTo>
                                <a:lnTo>
                                  <a:pt x="216637" y="380816"/>
                                </a:lnTo>
                                <a:lnTo>
                                  <a:pt x="48476" y="212654"/>
                                </a:lnTo>
                                <a:cubicBezTo>
                                  <a:pt x="0" y="164179"/>
                                  <a:pt x="0" y="84842"/>
                                  <a:pt x="48476" y="36366"/>
                                </a:cubicBezTo>
                                <a:cubicBezTo>
                                  <a:pt x="72720" y="12122"/>
                                  <a:pt x="104677" y="0"/>
                                  <a:pt x="136632"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4" name="Shape 763"/>
                        <wps:cNvSpPr/>
                        <wps:spPr>
                          <a:xfrm>
                            <a:off x="1003941" y="1426829"/>
                            <a:ext cx="29325" cy="175232"/>
                          </a:xfrm>
                          <a:custGeom>
                            <a:avLst/>
                            <a:gdLst/>
                            <a:ahLst/>
                            <a:cxnLst/>
                            <a:rect l="0" t="0" r="0" b="0"/>
                            <a:pathLst>
                              <a:path w="65494" h="384772">
                                <a:moveTo>
                                  <a:pt x="0" y="0"/>
                                </a:moveTo>
                                <a:lnTo>
                                  <a:pt x="65494" y="0"/>
                                </a:lnTo>
                                <a:lnTo>
                                  <a:pt x="65494"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5" name="Shape 766"/>
                        <wps:cNvSpPr/>
                        <wps:spPr>
                          <a:xfrm>
                            <a:off x="978284"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6" name="Shape 767"/>
                        <wps:cNvSpPr/>
                        <wps:spPr>
                          <a:xfrm>
                            <a:off x="1051592" y="1426829"/>
                            <a:ext cx="14659" cy="175232"/>
                          </a:xfrm>
                          <a:custGeom>
                            <a:avLst/>
                            <a:gdLst/>
                            <a:ahLst/>
                            <a:cxnLst/>
                            <a:rect l="0" t="0" r="0" b="0"/>
                            <a:pathLst>
                              <a:path w="32741" h="384772">
                                <a:moveTo>
                                  <a:pt x="0" y="0"/>
                                </a:moveTo>
                                <a:lnTo>
                                  <a:pt x="32741" y="0"/>
                                </a:lnTo>
                                <a:lnTo>
                                  <a:pt x="32741" y="384772"/>
                                </a:lnTo>
                                <a:lnTo>
                                  <a:pt x="0" y="384772"/>
                                </a:lnTo>
                                <a:lnTo>
                                  <a:pt x="0" y="0"/>
                                </a:lnTo>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7" name="Shape 102"/>
                        <wps:cNvSpPr/>
                        <wps:spPr>
                          <a:xfrm>
                            <a:off x="1149824" y="1486487"/>
                            <a:ext cx="36898" cy="18763"/>
                          </a:xfrm>
                          <a:custGeom>
                            <a:avLst/>
                            <a:gdLst/>
                            <a:ahLst/>
                            <a:cxnLst/>
                            <a:rect l="0" t="0" r="0" b="0"/>
                            <a:pathLst>
                              <a:path w="82410" h="41199">
                                <a:moveTo>
                                  <a:pt x="41199" y="0"/>
                                </a:moveTo>
                                <a:cubicBezTo>
                                  <a:pt x="63957" y="0"/>
                                  <a:pt x="82410" y="18440"/>
                                  <a:pt x="82410" y="41199"/>
                                </a:cubicBezTo>
                                <a:lnTo>
                                  <a:pt x="0" y="41199"/>
                                </a:lnTo>
                                <a:cubicBezTo>
                                  <a:pt x="0" y="18440"/>
                                  <a:pt x="18453" y="0"/>
                                  <a:pt x="41199"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8" name="Shape 103"/>
                        <wps:cNvSpPr/>
                        <wps:spPr>
                          <a:xfrm>
                            <a:off x="1099241" y="1426830"/>
                            <a:ext cx="29325" cy="102292"/>
                          </a:xfrm>
                          <a:custGeom>
                            <a:avLst/>
                            <a:gdLst/>
                            <a:ahLst/>
                            <a:cxnLst/>
                            <a:rect l="0" t="0" r="0" b="0"/>
                            <a:pathLst>
                              <a:path w="65494" h="224612">
                                <a:moveTo>
                                  <a:pt x="0" y="0"/>
                                </a:moveTo>
                                <a:lnTo>
                                  <a:pt x="65494" y="0"/>
                                </a:lnTo>
                                <a:lnTo>
                                  <a:pt x="65494" y="181851"/>
                                </a:lnTo>
                                <a:cubicBezTo>
                                  <a:pt x="41148" y="192215"/>
                                  <a:pt x="19126" y="206870"/>
                                  <a:pt x="0" y="224612"/>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49" name="Shape 104"/>
                        <wps:cNvSpPr/>
                        <wps:spPr>
                          <a:xfrm>
                            <a:off x="1060750" y="1609516"/>
                            <a:ext cx="215042" cy="29827"/>
                          </a:xfrm>
                          <a:custGeom>
                            <a:avLst/>
                            <a:gdLst/>
                            <a:ahLst/>
                            <a:cxnLst/>
                            <a:rect l="0" t="0" r="0" b="0"/>
                            <a:pathLst>
                              <a:path w="480276" h="65494">
                                <a:moveTo>
                                  <a:pt x="32753" y="0"/>
                                </a:moveTo>
                                <a:lnTo>
                                  <a:pt x="447535" y="0"/>
                                </a:lnTo>
                                <a:cubicBezTo>
                                  <a:pt x="465620" y="0"/>
                                  <a:pt x="480276" y="14668"/>
                                  <a:pt x="480276" y="32753"/>
                                </a:cubicBezTo>
                                <a:cubicBezTo>
                                  <a:pt x="480276" y="50826"/>
                                  <a:pt x="465620" y="65494"/>
                                  <a:pt x="447535" y="65494"/>
                                </a:cubicBezTo>
                                <a:lnTo>
                                  <a:pt x="32753" y="65494"/>
                                </a:lnTo>
                                <a:cubicBezTo>
                                  <a:pt x="14668" y="65494"/>
                                  <a:pt x="0" y="50826"/>
                                  <a:pt x="0" y="32753"/>
                                </a:cubicBezTo>
                                <a:cubicBezTo>
                                  <a:pt x="0" y="14668"/>
                                  <a:pt x="14668" y="0"/>
                                  <a:pt x="32753"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0" name="Shape 105"/>
                        <wps:cNvSpPr/>
                        <wps:spPr>
                          <a:xfrm>
                            <a:off x="1077250" y="1426833"/>
                            <a:ext cx="14659" cy="132165"/>
                          </a:xfrm>
                          <a:custGeom>
                            <a:avLst/>
                            <a:gdLst/>
                            <a:ahLst/>
                            <a:cxnLst/>
                            <a:rect l="0" t="0" r="0" b="0"/>
                            <a:pathLst>
                              <a:path w="32741" h="290207">
                                <a:moveTo>
                                  <a:pt x="0" y="0"/>
                                </a:moveTo>
                                <a:lnTo>
                                  <a:pt x="32741" y="0"/>
                                </a:lnTo>
                                <a:lnTo>
                                  <a:pt x="32741" y="241402"/>
                                </a:lnTo>
                                <a:cubicBezTo>
                                  <a:pt x="19812" y="256121"/>
                                  <a:pt x="8801" y="272504"/>
                                  <a:pt x="0" y="290207"/>
                                </a:cubicBezTo>
                                <a:lnTo>
                                  <a:pt x="0" y="0"/>
                                </a:ln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1" name="Shape 106"/>
                        <wps:cNvSpPr/>
                        <wps:spPr>
                          <a:xfrm>
                            <a:off x="1081523" y="1516342"/>
                            <a:ext cx="173503" cy="81089"/>
                          </a:xfrm>
                          <a:custGeom>
                            <a:avLst/>
                            <a:gdLst/>
                            <a:ahLst/>
                            <a:cxnLst/>
                            <a:rect l="0" t="0" r="0" b="0"/>
                            <a:pathLst>
                              <a:path w="387502" h="178054">
                                <a:moveTo>
                                  <a:pt x="193751" y="0"/>
                                </a:moveTo>
                                <a:cubicBezTo>
                                  <a:pt x="295440" y="0"/>
                                  <a:pt x="379158" y="78486"/>
                                  <a:pt x="387502" y="178054"/>
                                </a:cubicBezTo>
                                <a:lnTo>
                                  <a:pt x="0" y="178054"/>
                                </a:lnTo>
                                <a:cubicBezTo>
                                  <a:pt x="8344" y="78486"/>
                                  <a:pt x="92062" y="0"/>
                                  <a:pt x="193751" y="0"/>
                                </a:cubicBezTo>
                                <a:close/>
                              </a:path>
                            </a:pathLst>
                          </a:custGeom>
                          <a:solidFill>
                            <a:srgbClr val="4D4D4D"/>
                          </a:solidFill>
                          <a:ln w="0" cap="rnd">
                            <a:solidFill>
                              <a:srgbClr val="4D4D4D"/>
                            </a:solidFill>
                            <a:round/>
                          </a:ln>
                        </wps:spPr>
                        <wps:style>
                          <a:lnRef idx="0">
                            <a:srgbClr val="000000">
                              <a:alpha val="0"/>
                            </a:srgbClr>
                          </a:lnRef>
                          <a:fillRef idx="1">
                            <a:srgbClr val="000000"/>
                          </a:fillRef>
                          <a:effectRef idx="0">
                            <a:scrgbClr r="0" g="0" b="0"/>
                          </a:effectRef>
                          <a:fontRef idx="none"/>
                        </wps:style>
                        <wps:bodyPr/>
                      </wps:wsp>
                      <wps:wsp>
                        <wps:cNvPr id="252" name="Shape 112"/>
                        <wps:cNvSpPr/>
                        <wps:spPr>
                          <a:xfrm>
                            <a:off x="4853518" y="450820"/>
                            <a:ext cx="1046441" cy="1064325"/>
                          </a:xfrm>
                          <a:custGeom>
                            <a:avLst/>
                            <a:gdLst/>
                            <a:ahLst/>
                            <a:cxnLst/>
                            <a:rect l="0" t="0" r="0" b="0"/>
                            <a:pathLst>
                              <a:path w="2337130" h="2337029">
                                <a:moveTo>
                                  <a:pt x="0" y="2337029"/>
                                </a:moveTo>
                                <a:lnTo>
                                  <a:pt x="2337130" y="0"/>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3" name="Shape 113"/>
                        <wps:cNvSpPr/>
                        <wps:spPr>
                          <a:xfrm>
                            <a:off x="4853518" y="1513437"/>
                            <a:ext cx="1046448" cy="1064377"/>
                          </a:xfrm>
                          <a:custGeom>
                            <a:avLst/>
                            <a:gdLst/>
                            <a:ahLst/>
                            <a:cxnLst/>
                            <a:rect l="0" t="0" r="0" b="0"/>
                            <a:pathLst>
                              <a:path w="2337144" h="2337143">
                                <a:moveTo>
                                  <a:pt x="0" y="0"/>
                                </a:moveTo>
                                <a:lnTo>
                                  <a:pt x="2337144" y="2337143"/>
                                </a:lnTo>
                              </a:path>
                            </a:pathLst>
                          </a:custGeom>
                          <a:ln w="25616" cap="flat">
                            <a:solidFill>
                              <a:srgbClr val="4D4D4D"/>
                            </a:solidFill>
                            <a:miter lim="100000"/>
                          </a:ln>
                        </wps:spPr>
                        <wps:style>
                          <a:lnRef idx="1">
                            <a:srgbClr val="181717"/>
                          </a:lnRef>
                          <a:fillRef idx="0">
                            <a:srgbClr val="000000">
                              <a:alpha val="0"/>
                            </a:srgbClr>
                          </a:fillRef>
                          <a:effectRef idx="0">
                            <a:scrgbClr r="0" g="0" b="0"/>
                          </a:effectRef>
                          <a:fontRef idx="none"/>
                        </wps:style>
                        <wps:bodyPr/>
                      </wps:wsp>
                      <wps:wsp>
                        <wps:cNvPr id="254" name="Shape 114"/>
                        <wps:cNvSpPr/>
                        <wps:spPr>
                          <a:xfrm>
                            <a:off x="4602002" y="1270225"/>
                            <a:ext cx="525354" cy="517700"/>
                          </a:xfrm>
                          <a:custGeom>
                            <a:avLst/>
                            <a:gdLst/>
                            <a:ahLst/>
                            <a:cxnLst/>
                            <a:rect l="0" t="0" r="0" b="0"/>
                            <a:pathLst>
                              <a:path w="1173328" h="1136758">
                                <a:moveTo>
                                  <a:pt x="607470" y="6717"/>
                                </a:moveTo>
                                <a:cubicBezTo>
                                  <a:pt x="681092" y="8955"/>
                                  <a:pt x="755688" y="26781"/>
                                  <a:pt x="826643" y="62059"/>
                                </a:cubicBezTo>
                                <a:cubicBezTo>
                                  <a:pt x="1060704" y="178429"/>
                                  <a:pt x="1173328" y="454832"/>
                                  <a:pt x="1086815" y="700615"/>
                                </a:cubicBezTo>
                                <a:cubicBezTo>
                                  <a:pt x="981914" y="998658"/>
                                  <a:pt x="639826" y="1136758"/>
                                  <a:pt x="355994" y="995661"/>
                                </a:cubicBezTo>
                                <a:cubicBezTo>
                                  <a:pt x="282677" y="959212"/>
                                  <a:pt x="221615" y="906850"/>
                                  <a:pt x="174549" y="844836"/>
                                </a:cubicBezTo>
                                <a:lnTo>
                                  <a:pt x="300419" y="778923"/>
                                </a:lnTo>
                                <a:lnTo>
                                  <a:pt x="126174" y="769004"/>
                                </a:lnTo>
                                <a:cubicBezTo>
                                  <a:pt x="107100" y="732251"/>
                                  <a:pt x="92952" y="693185"/>
                                  <a:pt x="82944" y="653015"/>
                                </a:cubicBezTo>
                                <a:lnTo>
                                  <a:pt x="40894" y="635743"/>
                                </a:lnTo>
                                <a:cubicBezTo>
                                  <a:pt x="13284" y="624415"/>
                                  <a:pt x="0" y="592652"/>
                                  <a:pt x="11392" y="565157"/>
                                </a:cubicBezTo>
                                <a:lnTo>
                                  <a:pt x="95822" y="357093"/>
                                </a:lnTo>
                                <a:cubicBezTo>
                                  <a:pt x="174508" y="133569"/>
                                  <a:pt x="386604" y="0"/>
                                  <a:pt x="607470" y="6717"/>
                                </a:cubicBezTo>
                                <a:close/>
                              </a:path>
                            </a:pathLst>
                          </a:custGeom>
                          <a:ln w="0" cap="flat">
                            <a:solidFill>
                              <a:srgbClr val="4D4D4D"/>
                            </a:solidFill>
                            <a:miter lim="100000"/>
                          </a:ln>
                        </wps:spPr>
                        <wps:style>
                          <a:lnRef idx="0">
                            <a:srgbClr val="000000">
                              <a:alpha val="0"/>
                            </a:srgbClr>
                          </a:lnRef>
                          <a:fillRef idx="1">
                            <a:srgbClr val="FFFFFF"/>
                          </a:fillRef>
                          <a:effectRef idx="0">
                            <a:scrgbClr r="0" g="0" b="0"/>
                          </a:effectRef>
                          <a:fontRef idx="none"/>
                        </wps:style>
                        <wps:bodyPr/>
                      </wps:wsp>
                      <wps:wsp>
                        <wps:cNvPr id="255" name="Shape 115"/>
                        <wps:cNvSpPr/>
                        <wps:spPr>
                          <a:xfrm>
                            <a:off x="4590801" y="1264257"/>
                            <a:ext cx="262724" cy="493940"/>
                          </a:xfrm>
                          <a:custGeom>
                            <a:avLst/>
                            <a:gdLst/>
                            <a:ahLst/>
                            <a:cxnLst/>
                            <a:rect l="0" t="0" r="0" b="0"/>
                            <a:pathLst>
                              <a:path w="586770" h="1084587">
                                <a:moveTo>
                                  <a:pt x="586770" y="0"/>
                                </a:moveTo>
                                <a:lnTo>
                                  <a:pt x="586770" y="43842"/>
                                </a:lnTo>
                                <a:lnTo>
                                  <a:pt x="537811" y="47692"/>
                                </a:lnTo>
                                <a:cubicBezTo>
                                  <a:pt x="357385" y="76281"/>
                                  <a:pt x="203516" y="201629"/>
                                  <a:pt x="141630" y="377451"/>
                                </a:cubicBezTo>
                                <a:lnTo>
                                  <a:pt x="56820" y="586467"/>
                                </a:lnTo>
                                <a:cubicBezTo>
                                  <a:pt x="49987" y="603003"/>
                                  <a:pt x="57862" y="621824"/>
                                  <a:pt x="74320" y="628593"/>
                                </a:cubicBezTo>
                                <a:lnTo>
                                  <a:pt x="126657" y="650082"/>
                                </a:lnTo>
                                <a:lnTo>
                                  <a:pt x="129337" y="660839"/>
                                </a:lnTo>
                                <a:cubicBezTo>
                                  <a:pt x="138226" y="696551"/>
                                  <a:pt x="150267" y="730155"/>
                                  <a:pt x="165189" y="760940"/>
                                </a:cubicBezTo>
                                <a:lnTo>
                                  <a:pt x="405905" y="774643"/>
                                </a:lnTo>
                                <a:lnTo>
                                  <a:pt x="233337" y="865029"/>
                                </a:lnTo>
                                <a:cubicBezTo>
                                  <a:pt x="277305" y="917303"/>
                                  <a:pt x="330188" y="958997"/>
                                  <a:pt x="390855" y="989159"/>
                                </a:cubicBezTo>
                                <a:cubicBezTo>
                                  <a:pt x="444176" y="1015658"/>
                                  <a:pt x="500133" y="1032369"/>
                                  <a:pt x="557843" y="1039074"/>
                                </a:cubicBezTo>
                                <a:lnTo>
                                  <a:pt x="586770" y="1040743"/>
                                </a:lnTo>
                                <a:lnTo>
                                  <a:pt x="586770" y="1084587"/>
                                </a:lnTo>
                                <a:lnTo>
                                  <a:pt x="552724" y="1082626"/>
                                </a:lnTo>
                                <a:cubicBezTo>
                                  <a:pt x="489952" y="1075345"/>
                                  <a:pt x="429114" y="1057190"/>
                                  <a:pt x="371183" y="1028377"/>
                                </a:cubicBezTo>
                                <a:cubicBezTo>
                                  <a:pt x="296710" y="991369"/>
                                  <a:pt x="233070" y="938461"/>
                                  <a:pt x="181991" y="871164"/>
                                </a:cubicBezTo>
                                <a:lnTo>
                                  <a:pt x="166357" y="850564"/>
                                </a:lnTo>
                                <a:lnTo>
                                  <a:pt x="244958" y="809403"/>
                                </a:lnTo>
                                <a:lnTo>
                                  <a:pt x="137389" y="803269"/>
                                </a:lnTo>
                                <a:lnTo>
                                  <a:pt x="131623" y="792170"/>
                                </a:lnTo>
                                <a:cubicBezTo>
                                  <a:pt x="114147" y="758463"/>
                                  <a:pt x="99949" y="721519"/>
                                  <a:pt x="89383" y="682213"/>
                                </a:cubicBezTo>
                                <a:lnTo>
                                  <a:pt x="57518" y="669119"/>
                                </a:lnTo>
                                <a:cubicBezTo>
                                  <a:pt x="18618" y="653130"/>
                                  <a:pt x="0" y="608642"/>
                                  <a:pt x="16053" y="569920"/>
                                </a:cubicBezTo>
                                <a:lnTo>
                                  <a:pt x="100419" y="361995"/>
                                </a:lnTo>
                                <a:cubicBezTo>
                                  <a:pt x="167405" y="171649"/>
                                  <a:pt x="334698" y="35463"/>
                                  <a:pt x="530916" y="4390"/>
                                </a:cubicBezTo>
                                <a:lnTo>
                                  <a:pt x="586770"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6" name="Shape 116"/>
                        <wps:cNvSpPr/>
                        <wps:spPr>
                          <a:xfrm>
                            <a:off x="4853525" y="1263190"/>
                            <a:ext cx="284976" cy="495776"/>
                          </a:xfrm>
                          <a:custGeom>
                            <a:avLst/>
                            <a:gdLst/>
                            <a:ahLst/>
                            <a:cxnLst/>
                            <a:rect l="0" t="0" r="0" b="0"/>
                            <a:pathLst>
                              <a:path w="636468" h="1088618">
                                <a:moveTo>
                                  <a:pt x="29802" y="0"/>
                                </a:moveTo>
                                <a:cubicBezTo>
                                  <a:pt x="115057" y="0"/>
                                  <a:pt x="197467" y="19469"/>
                                  <a:pt x="274721" y="57899"/>
                                </a:cubicBezTo>
                                <a:cubicBezTo>
                                  <a:pt x="519908" y="179781"/>
                                  <a:pt x="636468" y="465849"/>
                                  <a:pt x="545854" y="723316"/>
                                </a:cubicBezTo>
                                <a:cubicBezTo>
                                  <a:pt x="468955" y="941806"/>
                                  <a:pt x="261361" y="1088618"/>
                                  <a:pt x="29345" y="1088618"/>
                                </a:cubicBezTo>
                                <a:lnTo>
                                  <a:pt x="29332" y="1088618"/>
                                </a:lnTo>
                                <a:lnTo>
                                  <a:pt x="0" y="1086929"/>
                                </a:lnTo>
                                <a:lnTo>
                                  <a:pt x="0" y="1043086"/>
                                </a:lnTo>
                                <a:lnTo>
                                  <a:pt x="29332" y="1044778"/>
                                </a:lnTo>
                                <a:cubicBezTo>
                                  <a:pt x="242679" y="1044778"/>
                                  <a:pt x="433548" y="909764"/>
                                  <a:pt x="504274" y="708812"/>
                                </a:cubicBezTo>
                                <a:cubicBezTo>
                                  <a:pt x="587586" y="472135"/>
                                  <a:pt x="480436" y="209169"/>
                                  <a:pt x="255049" y="97117"/>
                                </a:cubicBezTo>
                                <a:cubicBezTo>
                                  <a:pt x="183955" y="61773"/>
                                  <a:pt x="108173" y="43840"/>
                                  <a:pt x="29802" y="43840"/>
                                </a:cubicBezTo>
                                <a:lnTo>
                                  <a:pt x="0" y="46184"/>
                                </a:lnTo>
                                <a:lnTo>
                                  <a:pt x="0" y="2342"/>
                                </a:lnTo>
                                <a:lnTo>
                                  <a:pt x="29802" y="0"/>
                                </a:ln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s:wsp>
                        <wps:cNvPr id="514337" name="Shape 117"/>
                        <wps:cNvSpPr/>
                        <wps:spPr>
                          <a:xfrm>
                            <a:off x="4715773" y="1434793"/>
                            <a:ext cx="42818" cy="46141"/>
                          </a:xfrm>
                          <a:custGeom>
                            <a:avLst/>
                            <a:gdLst/>
                            <a:ahLst/>
                            <a:cxnLst/>
                            <a:rect l="0" t="0" r="0" b="0"/>
                            <a:pathLst>
                              <a:path w="95631" h="101316">
                                <a:moveTo>
                                  <a:pt x="51899" y="1975"/>
                                </a:moveTo>
                                <a:cubicBezTo>
                                  <a:pt x="59124" y="2634"/>
                                  <a:pt x="66383" y="5066"/>
                                  <a:pt x="73089" y="9507"/>
                                </a:cubicBezTo>
                                <a:cubicBezTo>
                                  <a:pt x="87985" y="19388"/>
                                  <a:pt x="95631" y="38146"/>
                                  <a:pt x="91846" y="55557"/>
                                </a:cubicBezTo>
                                <a:cubicBezTo>
                                  <a:pt x="85039" y="86901"/>
                                  <a:pt x="49352" y="101316"/>
                                  <a:pt x="22543" y="83536"/>
                                </a:cubicBezTo>
                                <a:cubicBezTo>
                                  <a:pt x="7645" y="73668"/>
                                  <a:pt x="0" y="54897"/>
                                  <a:pt x="3772" y="37485"/>
                                </a:cubicBezTo>
                                <a:cubicBezTo>
                                  <a:pt x="8877" y="13978"/>
                                  <a:pt x="30228" y="0"/>
                                  <a:pt x="51899" y="1975"/>
                                </a:cubicBezTo>
                                <a:close/>
                              </a:path>
                            </a:pathLst>
                          </a:custGeom>
                          <a:solidFill>
                            <a:srgbClr val="4D4D4D"/>
                          </a:solidFill>
                          <a:ln w="0" cap="flat">
                            <a:solidFill>
                              <a:srgbClr val="4D4D4D"/>
                            </a:solidFill>
                            <a:miter lim="100000"/>
                          </a:ln>
                        </wps:spPr>
                        <wps:style>
                          <a:lnRef idx="0">
                            <a:srgbClr val="000000">
                              <a:alpha val="0"/>
                            </a:srgbClr>
                          </a:lnRef>
                          <a:fillRef idx="1">
                            <a:srgbClr val="000000"/>
                          </a:fillRef>
                          <a:effectRef idx="0">
                            <a:scrgbClr r="0" g="0" b="0"/>
                          </a:effectRef>
                          <a:fontRef idx="none"/>
                        </wps:style>
                        <wps:bodyPr/>
                      </wps:wsp>
                    </wpg:wgp>
                  </a:graphicData>
                </a:graphic>
              </wp:anchor>
            </w:drawing>
          </mc:Choice>
          <mc:Fallback>
            <w:pict>
              <v:group w14:anchorId="1B988BE2" id="Group 71" o:spid="_x0000_s1026" style="position:absolute;margin-left:.3pt;margin-top:33.65pt;width:499.35pt;height:239.55pt;z-index:-251657216" coordsize="63417,30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">
                <v:shape id="Shape 8" o:spid="_x0000_s1027" style="position:absolute;left:72;top:74;width:29765;height:30274;visibility:visible;mso-wrap-style:square;v-text-anchor:top" coordsize="6647637,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" path="m,6647637r6647637,l6647637,,,,,6647637xe" filled="f" strokecolor="#4d4d4d" strokeweight="1.61008mm">
                  <v:stroke miterlimit="1" joinstyle="miter"/>
                  <v:path arrowok="t" textboxrect="0,0,6647637,6647637"/>
                </v:shape>
                <v:shape id="Shape 10" o:spid="_x0000_s1028" style="position:absolute;left:33652;top:74;width:29765;height:30274;visibility:visible;mso-wrap-style:square;v-text-anchor:top" coordsize="6647636,6647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" path="m3323818,6647637v1832762,,3323818,-1491056,3323818,-3323818c6647636,1491069,5156580,,3323818,,1491056,,,1491069,,3323819,,5156581,1491056,6647637,3323818,6647637xe" filled="f" strokecolor="#4d4d4d" strokeweight="1.61008mm">
                  <v:stroke miterlimit="1" joinstyle="miter"/>
                  <v:path arrowok="t" textboxrect="0,0,6647636,6647637"/>
                </v:shape>
                <v:shape id="Shape 11" o:spid="_x0000_s1029" style="position:absolute;width:14955;height:15151;visibility:visible;mso-wrap-style:square;v-text-anchor:top" coordsize="3340100,3326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" path="m,l3340100,3326930e" filled="f" strokecolor="#4d4d4d" strokeweight=".71156mm">
                  <v:stroke miterlimit="1" joinstyle="miter"/>
                  <v:path arrowok="t" textboxrect="0,0,3340100,3326930"/>
                </v:shape>
                <v:shape id="Shape 12" o:spid="_x0000_s1030" style="position:absolute;top:15151;width:14955;height:15271;visibility:visible;mso-wrap-style:square;v-text-anchor:top" coordsize="3340100,3353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" path="m,3353156l3340100,e" filled="f" strokecolor="#4d4d4d" strokeweight=".71156mm">
                  <v:stroke miterlimit="1" joinstyle="miter"/>
                  <v:path arrowok="t" textboxrect="0,0,3340100,3353156"/>
                </v:shape>
                <v:shape id="Shape 13" o:spid="_x0000_s1031" style="position:absolute;left:32086;top:15151;width:16449;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" path="m3673589,l,e" filled="f" strokecolor="#4d4d4d" strokeweight=".71156mm">
                  <v:stroke miterlimit="1" joinstyle="miter"/>
                  <v:path arrowok="t" textboxrect="0,0,3673589,0"/>
                </v:shape>
                <v:shape id="Shape 14" o:spid="_x0000_s1032" style="position:absolute;left:14955;top:15151;width:16448;height:0;visibility:visible;mso-wrap-style:square;v-text-anchor:top" coordsize="3673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" path="m3673589,l,e" filled="f" strokecolor="#4d4d4d" strokeweight=".71156mm">
                  <v:stroke miterlimit="1" joinstyle="miter"/>
                  <v:path arrowok="t" textboxrect="0,0,3673589,0"/>
                </v:shape>
                <v:shape id="Shape 15" o:spid="_x0000_s1033" style="position:absolute;left:31134;top:14846;width:450;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" path="m,l100711,67005,,134010,,xe" fillcolor="#181717" strokecolor="#4d4d4d" strokeweight="0">
                  <v:stroke miterlimit="1" joinstyle="miter"/>
                  <v:path arrowok="t" textboxrect="0,0,100711,134010"/>
                </v:shape>
                <v:shape id="Shape 16" o:spid="_x0000_s1034" style="position:absolute;left:31906;top:14846;width:451;height:611;visibility:visible;mso-wrap-style:square;v-text-anchor:top" coordsize="100711,1340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" path="m100711,r,134010l,67005,100711,xe" fillcolor="#181717" strokecolor="#4d4d4d" strokeweight="0">
                  <v:stroke miterlimit="1" joinstyle="miter"/>
                  <v:path arrowok="t" textboxrect="0,0,100711,134010"/>
                </v:shape>
                <v:shape id="Shape 61" o:spid="_x0000_s1035" style="position:absolute;left:34759;top:16583;width:1142;height:490;visibility:visible;mso-wrap-style:square;v-text-anchor:top" coordsize="255092,107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" path="m127546,c238049,,255092,107709,255092,107709r-48184,c206908,107709,195580,45352,127546,45352v-68021,,-79362,62357,-79362,62357l,107709c,107709,17056,,127546,xe" fillcolor="#4d4d4d" strokecolor="#4d4d4d" strokeweight="0">
                  <v:stroke endcap="round"/>
                  <v:path arrowok="t" textboxrect="0,0,255092,107709"/>
                </v:shape>
                <v:shape id="Shape 62" o:spid="_x0000_s1036" style="position:absolute;left:35533;top:15911;width:330;height:336;visibility:visible;mso-wrap-style:square;v-text-anchor:top" coordsize="73685,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" path="m36843,c57201,,73685,16497,73685,36855v,20345,-16497,36843,-36842,36843c16484,73698,,57200,,36855,,16497,16484,,36843,xe" fillcolor="#4d4d4d" strokecolor="#4d4d4d" strokeweight="0">
                  <v:stroke endcap="round"/>
                  <v:path arrowok="t" textboxrect="0,0,73685,73698"/>
                </v:shape>
                <v:shape id="Shape 63" o:spid="_x0000_s1037" style="position:absolute;left:34797;top:15911;width:330;height:336;visibility:visible;mso-wrap-style:square;v-text-anchor:top" coordsize="73698,73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" path="m36843,c57201,,73698,16497,73698,36855v,20345,-16497,36843,-36855,36843c16497,73698,,57200,,36855,,16497,16497,,36843,xe" fillcolor="#4d4d4d" strokecolor="#4d4d4d" strokeweight="0">
                  <v:stroke endcap="round"/>
                  <v:path arrowok="t" textboxrect="0,0,73698,73698"/>
                </v:shape>
                <v:shape id="Shape 64" o:spid="_x0000_s1038" style="position:absolute;left:34479;top:14082;width:1445;height:583;visibility:visible;mso-wrap-style:square;v-text-anchor:top" coordsize="322770,1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" path="m,l47307,v,,19483,83477,114085,83477c255994,83477,275475,,275475,r47295,c322770,,292164,128003,161392,128003,29223,128003,,,,xe" fillcolor="#4d4d4d" strokecolor="#4d4d4d" strokeweight="0">
                  <v:stroke endcap="round"/>
                  <v:path arrowok="t" textboxrect="0,0,322770,128003"/>
                </v:shape>
                <v:shape id="Shape 65" o:spid="_x0000_s1039" style="position:absolute;left:35401;top:13398;width:324;height:330;visibility:visible;mso-wrap-style:square;v-text-anchor:top" coordsize="72351,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" path="m36182,c56159,,72351,16192,72351,36182v,19977,-16192,36170,-36169,36170c16205,72352,,56159,,36182,,16192,16205,,36182,xe" fillcolor="#4d4d4d" strokecolor="#4d4d4d" strokeweight="0">
                  <v:stroke endcap="round"/>
                  <v:path arrowok="t" textboxrect="0,0,72351,72352"/>
                </v:shape>
                <v:shape id="Shape 66" o:spid="_x0000_s1040" style="position:absolute;left:34678;top:13398;width:324;height:330;visibility:visible;mso-wrap-style:square;v-text-anchor:top" coordsize="72340,723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" path="m36170,c56147,,72340,16192,72340,36182v,19977,-16193,36170,-36170,36170c16205,72352,,56159,,36182,,16192,16193,,36170,xe" fillcolor="#4d4d4d" strokecolor="#4d4d4d" strokeweight="0">
                  <v:stroke endcap="round"/>
                  <v:path arrowok="t" textboxrect="0,0,72340,72352"/>
                </v:shape>
                <v:shape id="Shape 67" o:spid="_x0000_s1041" style="position:absolute;left:51399;top:14010;width:643;height:594;visibility:visible;mso-wrap-style:square;v-text-anchor:top" coordsize="143548,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" path="m117869,r25679,22962l47637,130289,,82639,24358,58268,46228,80137,117869,xe" fillcolor="#4d4d4d" strokecolor="#4d4d4d" strokeweight="0">
                  <v:stroke endcap="round"/>
                  <v:path arrowok="t" textboxrect="0,0,143548,130289"/>
                </v:shape>
                <v:shape id="Shape 68" o:spid="_x0000_s1042" style="position:absolute;left:51399;top:14756;width:643;height:593;visibility:visible;mso-wrap-style:square;v-text-anchor:top" coordsize="143560,130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" path="m117856,r25704,22949l47637,130289,,82639,24358,58280,46228,80137,117856,xe" fillcolor="#4d4d4d" strokecolor="#4d4d4d" strokeweight="0">
                  <v:stroke endcap="round"/>
                  <v:path arrowok="t" textboxrect="0,0,143560,130289"/>
                </v:shape>
                <v:shape id="Shape 69" o:spid="_x0000_s1043" style="position:absolute;left:51417;top:15573;width:289;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" path="m64630,r,34468c48006,34468,34468,47993,34468,64618v,16637,13538,30162,30162,30162l64630,129248c29006,129248,,100254,,64618,,28994,29006,,64630,xe" fillcolor="#4d4d4d" strokecolor="#4d4d4d" strokeweight="0">
                  <v:stroke endcap="round"/>
                  <v:path arrowok="t" textboxrect="0,0,64630,129248"/>
                </v:shape>
                <v:shape id="Shape 70" o:spid="_x0000_s1044" style="position:absolute;left:51706;top:15573;width:290;height:589;visibility:visible;mso-wrap-style:square;v-text-anchor:top" coordsize="64630,12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" path="m,c35624,,64630,28994,64630,64618v,35636,-29006,64630,-64630,64630l,94780v16624,,30163,-13525,30163,-30162c30163,47993,16624,34468,,34468l,xe" fillcolor="#4d4d4d" strokecolor="#4d4d4d" strokeweight="0">
                  <v:stroke endcap="round"/>
                  <v:path arrowok="t" textboxrect="0,0,64630,129248"/>
                </v:shape>
                <v:shape id="Shape 752" o:spid="_x0000_s1045" style="position:absolute;left:52319;top:14259;width:1440;height:235;visibility:visible;mso-wrap-style:square;v-text-anchor:top" coordsize="321678,516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" path="m,l321678,r,51689l,51689,,e" fillcolor="#4d4d4d" strokecolor="#4d4d4d" strokeweight="0">
                  <v:stroke endcap="round"/>
                  <v:path arrowok="t" textboxrect="0,0,321678,51689"/>
                </v:shape>
                <v:shape id="Shape 753" o:spid="_x0000_s1046" style="position:absolute;left:52319;top:15004;width:1440;height:236;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" path="m,l321678,r,51702l,51702,,e" fillcolor="#4d4d4d" strokecolor="#4d4d4d" strokeweight="0">
                  <v:stroke endcap="round"/>
                  <v:path arrowok="t" textboxrect="0,0,321678,51702"/>
                </v:shape>
                <v:shape id="Shape 754" o:spid="_x0000_s1047" style="position:absolute;left:52319;top:15750;width:1440;height:235;visibility:visible;mso-wrap-style:square;v-text-anchor:top" coordsize="321678,517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" path="m,l321678,r,51702l,51702,,e" fillcolor="#4d4d4d" strokecolor="#4d4d4d" strokeweight="0">
                  <v:stroke endcap="round"/>
                  <v:path arrowok="t" textboxrect="0,0,321678,51702"/>
                </v:shape>
                <v:shape id="Shape 755" o:spid="_x0000_s1048" style="position:absolute;left:12769;top:14079;width:4372;height:767;visibility:visible;mso-wrap-style:square;v-text-anchor:top" coordsize="976478,16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" path="m,l976478,r,168415l,168415,,e" strokecolor="#4d4d4d" strokeweight="0">
                  <v:stroke endcap="round"/>
                  <v:path arrowok="t" textboxrect="0,0,976478,168415"/>
                </v:shape>
                <v:shape id="Shape 75" o:spid="_x0000_s1049" style="position:absolute;left:12671;top:13978;width:2284;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" path="m,l510070,r,44221l43650,44221r,124194l510070,168415r,44234l,212649,,xe" fillcolor="black" strokecolor="#4d4d4d" strokeweight="0">
                  <v:stroke endcap="round"/>
                  <v:path arrowok="t" textboxrect="0,0,510070,212649"/>
                </v:shape>
                <v:shape id="Shape 76" o:spid="_x0000_s1050" style="position:absolute;left:14955;top:13978;width:2283;height:968;visibility:visible;mso-wrap-style:square;v-text-anchor:top" coordsize="510070,212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" path="m,l510070,r,212649l,212649,,168415r466420,l466420,44221,,44221,,xe" fillcolor="black" strokecolor="#4d4d4d" strokeweight="0">
                  <v:stroke endcap="round"/>
                  <v:path arrowok="t" textboxrect="0,0,510070,212649"/>
                </v:shape>
                <v:shape id="Shape 756" o:spid="_x0000_s1051" style="position:absolute;left:12983;top:14923;width:3869;height:2691;visibility:visible;mso-wrap-style:square;v-text-anchor:top" coordsize="864273,59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" path="m,l864273,r,590855l,590855,,e" strokecolor="#4d4d4d" strokeweight="0">
                  <v:stroke endcap="round"/>
                  <v:path arrowok="t" textboxrect="0,0,864273,590855"/>
                </v:shape>
                <v:shape id="Shape 78" o:spid="_x0000_s1052" style="position:absolute;left:12885;top:14923;width:4065;height:2792;visibility:visible;mso-wrap-style:square;v-text-anchor:top" coordsize="907923,612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" path="m,l43650,r,568731l864273,568731,864273,r43650,l907923,612965,,612965,,xe" fillcolor="black" strokecolor="#4d4d4d" strokeweight="0">
                  <v:stroke endcap="round"/>
                  <v:path arrowok="t" textboxrect="0,0,907923,612965"/>
                </v:shape>
                <v:shape id="Shape 757" o:spid="_x0000_s1053" style="position:absolute;left:14820;top:14055;width:195;height:3627;visibility:visible;mso-wrap-style:square;v-text-anchor:top" coordsize="43650,796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" path="m,l43650,r,796315l,796315,,e" fillcolor="black" strokecolor="#4d4d4d" strokeweight="0">
                  <v:stroke endcap="round"/>
                  <v:path arrowok="t" textboxrect="0,0,43650,796315"/>
                </v:shape>
                <v:shape id="Shape 80" o:spid="_x0000_s1054" style="position:absolute;left:14942;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" path="m112027,v62534,,111455,49644,111455,113018c223482,176390,173355,226035,110808,226035l,226035,,113589c,50216,49479,,112027,xe" strokecolor="#4d4d4d" strokeweight="0">
                  <v:stroke endcap="round"/>
                  <v:path arrowok="t" textboxrect="0,0,223482,226035"/>
                </v:shape>
                <v:shape id="Shape 81" o:spid="_x0000_s1055" style="position:absolute;left:14844;top:12670;width:598;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" path="m133566,r,44262l98412,51286c65931,64992,43650,97213,43650,135684r,90323l132639,226007r927,-183l133566,270150r-927,91l,270241,,135684c,69098,45020,15133,106548,2682l133566,xe" fillcolor="black" strokecolor="#4d4d4d" strokeweight="0">
                  <v:stroke endcap="round"/>
                  <v:path arrowok="t" textboxrect="0,0,133566,270241"/>
                </v:shape>
                <v:shape id="Shape 82" o:spid="_x0000_s1056" style="position:absolute;left:15442;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" path="m279,c75019,,133566,59360,133566,135128v,66308,-45234,120044,-107063,132442l,270178,,225852r34757,-6853c67470,205380,89916,173361,89916,135128,89916,84163,50546,44234,279,44234l,44290,,28,279,xe" fillcolor="black" strokecolor="#4d4d4d" strokeweight="0">
                  <v:stroke endcap="round"/>
                  <v:path arrowok="t" textboxrect="0,0,133566,270178"/>
                </v:shape>
                <v:shape id="Shape 83" o:spid="_x0000_s1057" style="position:absolute;left:13917;top:12771;width:1001;height:1029;visibility:visible;mso-wrap-style:square;v-text-anchor:top" coordsize="223482,226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" path="m111455,v62548,,112027,50216,112027,113589l223482,226035r-110807,c50127,226035,,176390,,113018,,49644,48921,,111455,xe" strokecolor="#4d4d4d" strokeweight="0">
                  <v:stroke endcap="round"/>
                  <v:path arrowok="t" textboxrect="0,0,223482,226035"/>
                </v:shape>
                <v:shape id="Shape 84" o:spid="_x0000_s1058" style="position:absolute;left:13819;top:12670;width:598;height:1230;visibility:visible;mso-wrap-style:square;v-text-anchor:top" coordsize="133566,270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" path="m133286,r280,28l133566,44290r-280,-56c83033,44234,43650,84163,43650,135128v,38233,22446,70252,55159,83871l133566,225852r,44326l107066,267570c45243,255172,,201436,,135128,,59360,58547,,133286,xe" fillcolor="black" strokecolor="#4d4d4d" strokeweight="0">
                  <v:stroke endcap="round"/>
                  <v:path arrowok="t" textboxrect="0,0,133566,270178"/>
                </v:shape>
                <v:shape id="Shape 85" o:spid="_x0000_s1059" style="position:absolute;left:14417;top:12670;width:599;height:1231;visibility:visible;mso-wrap-style:square;v-text-anchor:top" coordsize="133566,27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" path="m,l27021,2682c88556,15133,133566,69098,133566,135684r,134557l927,270241,,270150,,225824r927,183l89916,226007r,-90323c89916,97213,67635,64992,35154,51286l,44262,,xe" fillcolor="black" strokecolor="#4d4d4d" strokeweight="0">
                  <v:stroke endcap="round"/>
                  <v:path arrowok="t" textboxrect="0,0,133566,270241"/>
                </v:shape>
                <v:shape id="Shape 86" o:spid="_x0000_s1060" style="position:absolute;left:27175;top:1641;width:1750;height:1021;visibility:visible;mso-wrap-style:square;v-text-anchor:top" coordsize="390830,22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" path="m349415,r41415,41415l262852,169406,179553,86106,41415,224231,,182817,179553,3277r83299,83299l349415,xe" fillcolor="#4d4d4d" strokecolor="#4d4d4d" strokeweight="0">
                  <v:stroke endcap="round"/>
                  <v:path arrowok="t" textboxrect="0,0,390830,224231"/>
                </v:shape>
                <v:shape id="Shape 87" o:spid="_x0000_s1061" style="position:absolute;left:28498;top:1356;width:707;height:720;visibility:visible;mso-wrap-style:square;v-text-anchor:top" coordsize="157975,157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" path="m157975,l115659,157975,,42316,157975,xe" fillcolor="#4d4d4d" strokecolor="#4d4d4d" strokeweight="0">
                  <v:stroke endcap="round"/>
                  <v:path arrowok="t" textboxrect="0,0,157975,157975"/>
                </v:shape>
                <v:shape id="Shape 88" o:spid="_x0000_s1062" style="position:absolute;left:26875;top:641;width:2448;height:2549;visibility:visible;mso-wrap-style:square;v-text-anchor:top" coordsize="546710,559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" path="m,l39040,r,520674l546710,520674r,39053l,559727,,xe" fillcolor="#4d4d4d" strokecolor="#4d4d4d" strokeweight="0">
                  <v:stroke endcap="round"/>
                  <v:path arrowok="t" textboxrect="0,0,546710,559727"/>
                </v:shape>
                <v:shape id="Shape 758" o:spid="_x0000_s1063" style="position:absolute;left:26993;top:937;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" path="m,l44742,r,39053l,39053,,e" fillcolor="#4d4d4d" strokecolor="#4d4d4d" strokeweight="0">
                  <v:stroke endcap="round"/>
                  <v:path arrowok="t" textboxrect="0,0,44742,39053"/>
                </v:shape>
                <v:shape id="Shape 759" o:spid="_x0000_s1064" style="position:absolute;left:26993;top:1471;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" path="m,l44742,r,39053l,39053,,e" fillcolor="#4d4d4d" strokecolor="#4d4d4d" strokeweight="0">
                  <v:stroke endcap="round"/>
                  <v:path arrowok="t" textboxrect="0,0,44742,39053"/>
                </v:shape>
                <v:shape id="Shape 760" o:spid="_x0000_s1065" style="position:absolute;left:26993;top:2004;width:201;height:178;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" path="m,l44742,r,39053l,39053,,e" fillcolor="#4d4d4d" strokecolor="#4d4d4d" strokeweight="0">
                  <v:stroke endcap="round"/>
                  <v:path arrowok="t" textboxrect="0,0,44742,39053"/>
                </v:shape>
                <v:shape id="Shape 761" o:spid="_x0000_s1066" style="position:absolute;left:26993;top:2538;width:201;height:177;visibility:visible;mso-wrap-style:square;v-text-anchor:top" coordsize="44742,39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" path="m,l44742,r,39053l,39053,,e" fillcolor="#4d4d4d" strokecolor="#4d4d4d" strokeweight="0">
                  <v:stroke endcap="round"/>
                  <v:path arrowok="t" textboxrect="0,0,44742,39053"/>
                </v:shape>
                <v:shape id="Shape 93" o:spid="_x0000_s1067" style="position:absolute;left:26670;top:27124;width:1260;height:2197;visibility:visible;mso-wrap-style:square;v-text-anchor:top" coordsize="281620,482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" path="m141745,v37998,,73622,14707,100330,41402l281620,80946r,48731l217716,65774c197510,45593,170536,34468,141745,34468v-28791,,-55753,11125,-75959,31306c45593,85966,34468,112954,34468,141745v,28790,11125,55765,31318,75959l281620,433547r,48732l41427,242074c14719,215379,,179743,,141745,,103746,14719,68110,41427,41402,68110,14707,103746,,141745,xe" fillcolor="black" strokecolor="#4d4d4d" strokeweight="0">
                  <v:stroke endcap="round"/>
                  <v:path arrowok="t" textboxrect="0,0,281620,482279"/>
                </v:shape>
                <v:shape id="Shape 94" o:spid="_x0000_s1068" style="position:absolute;left:27930;top:27493;width:1261;height:2196;visibility:visible;mso-wrap-style:square;v-text-anchor:top" coordsize="281602,482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" path="m,l240121,240110v20741,20745,33704,46372,38889,73217l281602,340441r,6l279010,367561v-5185,26844,-18148,52468,-38889,73209c213400,467478,177777,482185,139778,482185v-37998,,-73634,-14707,-100342,-41415l,401333,,352601r63807,63810c84000,436604,110987,447717,139778,447717v28791,,55779,-11113,75972,-31306c257621,374527,257621,306366,215750,264481l,48731,,xe" fillcolor="black" strokecolor="#4d4d4d" strokeweight="0">
                  <v:stroke endcap="round"/>
                  <v:path arrowok="t" textboxrect="0,0,281602,482185"/>
                </v:shape>
                <v:shape id="Shape 95" o:spid="_x0000_s1069" style="position:absolute;left:26692;top:27203;width:1760;height:1734;visibility:visible;mso-wrap-style:square;v-text-anchor:top" coordsize="392938,380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" path="m136632,v31954,,63908,12122,88145,36366l392938,204514,216637,380816,48476,212654c,164179,,84842,48476,36366,72720,12122,104677,,136632,xe" fillcolor="#4d4d4d" strokecolor="#4d4d4d" strokeweight="0">
                  <v:stroke endcap="round"/>
                  <v:path arrowok="t" textboxrect="0,0,392938,380816"/>
                </v:shape>
                <v:shape id="Shape 763" o:spid="_x0000_s1070" style="position:absolute;left:10039;top:14268;width:293;height:1752;visibility:visible;mso-wrap-style:square;v-text-anchor:top" coordsize="65494,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" path="m,l65494,r,384772l,384772,,e" fillcolor="#4d4d4d" strokecolor="#4d4d4d" strokeweight="0">
                  <v:stroke endcap="round"/>
                  <v:path arrowok="t" textboxrect="0,0,65494,384772"/>
                </v:shape>
                <v:shape id="Shape 766" o:spid="_x0000_s1071" style="position:absolute;left:9782;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" path="m,l32741,r,384772l,384772,,e" fillcolor="#4d4d4d" strokecolor="#4d4d4d" strokeweight="0">
                  <v:stroke endcap="round"/>
                  <v:path arrowok="t" textboxrect="0,0,32741,384772"/>
                </v:shape>
                <v:shape id="Shape 767" o:spid="_x0000_s1072" style="position:absolute;left:10515;top:14268;width:147;height:1752;visibility:visible;mso-wrap-style:square;v-text-anchor:top" coordsize="32741,3847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" path="m,l32741,r,384772l,384772,,e" fillcolor="#4d4d4d" strokecolor="#4d4d4d" strokeweight="0">
                  <v:stroke endcap="round"/>
                  <v:path arrowok="t" textboxrect="0,0,32741,384772"/>
                </v:shape>
                <v:shape id="Shape 102" o:spid="_x0000_s1073" style="position:absolute;left:11498;top:14864;width:369;height:188;visibility:visible;mso-wrap-style:square;v-text-anchor:top" coordsize="82410,411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" path="m41199,c63957,,82410,18440,82410,41199l,41199c,18440,18453,,41199,xe" fillcolor="#4d4d4d" strokecolor="#4d4d4d" strokeweight="0">
                  <v:stroke endcap="round"/>
                  <v:path arrowok="t" textboxrect="0,0,82410,41199"/>
                </v:shape>
                <v:shape id="Shape 103" o:spid="_x0000_s1074" style="position:absolute;left:10992;top:14268;width:293;height:1023;visibility:visible;mso-wrap-style:square;v-text-anchor:top" coordsize="65494,224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" path="m,l65494,r,181851c41148,192215,19126,206870,,224612l,xe" fillcolor="#4d4d4d" strokecolor="#4d4d4d" strokeweight="0">
                  <v:stroke endcap="round"/>
                  <v:path arrowok="t" textboxrect="0,0,65494,224612"/>
                </v:shape>
                <v:shape id="Shape 104" o:spid="_x0000_s1075" style="position:absolute;left:10607;top:16095;width:2150;height:298;visibility:visible;mso-wrap-style:square;v-text-anchor:top" coordsize="480276,65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" path="m32753,l447535,v18085,,32741,14668,32741,32753c480276,50826,465620,65494,447535,65494r-414782,c14668,65494,,50826,,32753,,14668,14668,,32753,xe" fillcolor="#4d4d4d" strokecolor="#4d4d4d" strokeweight="0">
                  <v:stroke endcap="round"/>
                  <v:path arrowok="t" textboxrect="0,0,480276,65494"/>
                </v:shape>
                <v:shape id="Shape 105" o:spid="_x0000_s1076" style="position:absolute;left:10772;top:14268;width:147;height:1321;visibility:visible;mso-wrap-style:square;v-text-anchor:top" coordsize="32741,2902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" path="m,l32741,r,241402c19812,256121,8801,272504,,290207l,xe" fillcolor="#4d4d4d" strokecolor="#4d4d4d" strokeweight="0">
                  <v:stroke endcap="round"/>
                  <v:path arrowok="t" textboxrect="0,0,32741,290207"/>
                </v:shape>
                <v:shape id="Shape 106" o:spid="_x0000_s1077" style="position:absolute;left:10815;top:15163;width:1735;height:811;visibility:visible;mso-wrap-style:square;v-text-anchor:top" coordsize="387502,178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" path="m193751,c295440,,379158,78486,387502,178054l,178054c8344,78486,92062,,193751,xe" fillcolor="#4d4d4d" strokecolor="#4d4d4d" strokeweight="0">
                  <v:stroke endcap="round"/>
                  <v:path arrowok="t" textboxrect="0,0,387502,178054"/>
                </v:shape>
                <v:shape id="Shape 112" o:spid="_x0000_s1078" style="position:absolute;left:48535;top:4508;width:10464;height:10643;visibility:visible;mso-wrap-style:square;v-text-anchor:top" coordsize="2337130,2337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" path="m,2337029l2337130,e" filled="f" strokecolor="#4d4d4d" strokeweight=".71156mm">
                  <v:stroke miterlimit="1" joinstyle="miter"/>
                  <v:path arrowok="t" textboxrect="0,0,2337130,2337029"/>
                </v:shape>
                <v:shape id="Shape 113" o:spid="_x0000_s1079" style="position:absolute;left:48535;top:15134;width:10464;height:10644;visibility:visible;mso-wrap-style:square;v-text-anchor:top" coordsize="2337144,2337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" path="m,l2337144,2337143e" filled="f" strokecolor="#4d4d4d" strokeweight=".71156mm">
                  <v:stroke miterlimit="1" joinstyle="miter"/>
                  <v:path arrowok="t" textboxrect="0,0,2337144,2337143"/>
                </v:shape>
                <v:shape id="Shape 114" o:spid="_x0000_s1080" style="position:absolute;left:46020;top:12702;width:5253;height:5177;visibility:visible;mso-wrap-style:square;v-text-anchor:top" coordsize="1173328,1136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" path="m607470,6717v73622,2238,148218,20064,219173,55342c1060704,178429,1173328,454832,1086815,700615,981914,998658,639826,1136758,355994,995661,282677,959212,221615,906850,174549,844836l300419,778923,126174,769004c107100,732251,92952,693185,82944,653015l40894,635743c13284,624415,,592652,11392,565157l95822,357093c174508,133569,386604,,607470,6717xe" strokecolor="#4d4d4d" strokeweight="0">
                  <v:stroke miterlimit="1" joinstyle="miter"/>
                  <v:path arrowok="t" textboxrect="0,0,1173328,1136758"/>
                </v:shape>
                <v:shape id="Shape 115" o:spid="_x0000_s1081" style="position:absolute;left:45908;top:12642;width:2627;height:4939;visibility:visible;mso-wrap-style:square;v-text-anchor:top" coordsize="586770,10845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" path="m586770,r,43842l537811,47692c357385,76281,203516,201629,141630,377451l56820,586467v-6833,16536,1042,35357,17500,42126l126657,650082r2680,10757c138226,696551,150267,730155,165189,760940r240716,13703l233337,865029v43968,52274,96851,93968,157518,124130c444176,1015658,500133,1032369,557843,1039074r28927,1669l586770,1084587r-34046,-1961c489952,1075345,429114,1057190,371183,1028377,296710,991369,233070,938461,181991,871164l166357,850564r78601,-41161l137389,803269r-5766,-11099c114147,758463,99949,721519,89383,682213l57518,669119c18618,653130,,608642,16053,569920l100419,361995c167405,171649,334698,35463,530916,4390l586770,xe" fillcolor="#4d4d4d" strokecolor="#4d4d4d" strokeweight="0">
                  <v:stroke miterlimit="1" joinstyle="miter"/>
                  <v:path arrowok="t" textboxrect="0,0,586770,1084587"/>
                </v:shape>
                <v:shape id="Shape 116" o:spid="_x0000_s1082" style="position:absolute;left:48535;top:12631;width:2850;height:4958;visibility:visible;mso-wrap-style:square;v-text-anchor:top" coordsize="636468,10886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" path="m29802,v85255,,167665,19469,244919,57899c519908,179781,636468,465849,545854,723316,468955,941806,261361,1088618,29345,1088618r-13,l,1086929r,-43843l29332,1044778v213347,,404216,-135014,474942,-335966c587586,472135,480436,209169,255049,97117,183955,61773,108173,43840,29802,43840l,46184,,2342,29802,xe" fillcolor="#4d4d4d" strokecolor="#4d4d4d" strokeweight="0">
                  <v:stroke miterlimit="1" joinstyle="miter"/>
                  <v:path arrowok="t" textboxrect="0,0,636468,1088618"/>
                </v:shape>
                <v:shape id="Shape 117" o:spid="_x0000_s1083" style="position:absolute;left:47157;top:14347;width:428;height:462;visibility:visible;mso-wrap-style:square;v-text-anchor:top" coordsize="95631,101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" path="m51899,1975v7225,659,14484,3091,21190,7532c87985,19388,95631,38146,91846,55557,85039,86901,49352,101316,22543,83536,7645,73668,,54897,3772,37485,8877,13978,30228,,51899,1975xe" fillcolor="#4d4d4d" strokecolor="#4d4d4d" strokeweight="0">
                  <v:stroke miterlimit="1" joinstyle="miter"/>
                  <v:path arrowok="t" textboxrect="0,0,95631,101316"/>
                </v:shape>
                <w10:wrap type="topAndBottom"/>
              </v:group>
            </w:pict>
          </mc:Fallback>
        </mc:AlternateContent>
      </w:r>
      <w:r w:rsidR="00AC7F82">
        <w:rPr>
          <w:rFonts w:ascii="Century Gothic" w:hAnsi="Century Gothic"/>
          <w:color w:val="5F5F5F"/>
        </w:rPr>
        <w:br w:type="page"/>
      </w:r>
    </w:p>
    <w:p w14:paraId="2994F348" w14:textId="14F02ACA" w:rsidR="001560CD" w:rsidRPr="001102C0" w:rsidRDefault="001560CD" w:rsidP="007B2C34">
      <w:pPr>
        <w:pStyle w:val="Title"/>
        <w:rPr>
          <w:rFonts w:ascii="Century Gothic" w:hAnsi="Century Gothic"/>
          <w:color w:val="5F5F5F"/>
          <w:sz w:val="28"/>
          <w:szCs w:val="28"/>
        </w:rPr>
      </w:pPr>
      <w:bookmarkStart w:id="3" w:name="_Toc53848203"/>
      <w:r w:rsidRPr="001102C0">
        <w:rPr>
          <w:rFonts w:ascii="Century Gothic" w:hAnsi="Century Gothic"/>
          <w:color w:val="5F5F5F"/>
          <w:sz w:val="40"/>
          <w:szCs w:val="40"/>
        </w:rPr>
        <w:lastRenderedPageBreak/>
        <w:t>Table of Contents</w:t>
      </w:r>
      <w:bookmarkEnd w:id="0"/>
      <w:bookmarkEnd w:id="3"/>
    </w:p>
    <w:p w14:paraId="43F2A651" w14:textId="21EFEA04" w:rsidR="00D85BC1" w:rsidRDefault="001560CD">
      <w:pPr>
        <w:pStyle w:val="TOC1"/>
        <w:rPr>
          <w:rFonts w:asciiTheme="minorHAnsi" w:eastAsiaTheme="minorEastAsia" w:hAnsiTheme="minorHAnsi" w:cstheme="minorBidi"/>
          <w:b w:val="0"/>
          <w:bCs w:val="0"/>
          <w:szCs w:val="22"/>
          <w:lang w:val="en-ZA" w:eastAsia="en-ZA"/>
        </w:rPr>
      </w:pPr>
      <w:r w:rsidRPr="002A0747">
        <w:rPr>
          <w:rFonts w:ascii="Century Gothic" w:hAnsi="Century Gothic" w:cs="Arial"/>
          <w:color w:val="5F5F5F"/>
          <w:szCs w:val="22"/>
        </w:rPr>
        <w:fldChar w:fldCharType="begin"/>
      </w:r>
      <w:r w:rsidRPr="002A0747">
        <w:rPr>
          <w:rFonts w:ascii="Century Gothic" w:hAnsi="Century Gothic" w:cs="Arial"/>
          <w:color w:val="5F5F5F"/>
          <w:szCs w:val="22"/>
        </w:rPr>
        <w:instrText xml:space="preserve"> TOC \o "1-4" \h \z \u </w:instrText>
      </w:r>
      <w:r w:rsidRPr="002A0747">
        <w:rPr>
          <w:rFonts w:ascii="Century Gothic" w:hAnsi="Century Gothic" w:cs="Arial"/>
          <w:color w:val="5F5F5F"/>
          <w:szCs w:val="22"/>
        </w:rPr>
        <w:fldChar w:fldCharType="separate"/>
      </w:r>
      <w:hyperlink w:anchor="_Toc53848201" w:history="1">
        <w:r w:rsidR="00D85BC1" w:rsidRPr="002D18D7">
          <w:rPr>
            <w:rStyle w:val="Hyperlink"/>
            <w:rFonts w:ascii="Century Gothic" w:hAnsi="Century Gothic"/>
            <w:lang w:val="af-ZA"/>
          </w:rPr>
          <w:t>Executive Summary</w:t>
        </w:r>
        <w:r w:rsidR="00D85BC1">
          <w:rPr>
            <w:webHidden/>
          </w:rPr>
          <w:tab/>
        </w:r>
        <w:r w:rsidR="00D85BC1">
          <w:rPr>
            <w:webHidden/>
          </w:rPr>
          <w:fldChar w:fldCharType="begin"/>
        </w:r>
        <w:r w:rsidR="00D85BC1">
          <w:rPr>
            <w:webHidden/>
          </w:rPr>
          <w:instrText xml:space="preserve"> PAGEREF _Toc53848201 \h </w:instrText>
        </w:r>
        <w:r w:rsidR="00D85BC1">
          <w:rPr>
            <w:webHidden/>
          </w:rPr>
        </w:r>
        <w:r w:rsidR="00D85BC1">
          <w:rPr>
            <w:webHidden/>
          </w:rPr>
          <w:fldChar w:fldCharType="separate"/>
        </w:r>
        <w:r w:rsidR="00D85BC1">
          <w:rPr>
            <w:webHidden/>
          </w:rPr>
          <w:t>I</w:t>
        </w:r>
        <w:r w:rsidR="00D85BC1">
          <w:rPr>
            <w:webHidden/>
          </w:rPr>
          <w:fldChar w:fldCharType="end"/>
        </w:r>
      </w:hyperlink>
    </w:p>
    <w:p w14:paraId="4EE339BB" w14:textId="6DE268D2" w:rsidR="00D85BC1" w:rsidRDefault="00D85BC1">
      <w:pPr>
        <w:pStyle w:val="TOC1"/>
        <w:rPr>
          <w:rFonts w:asciiTheme="minorHAnsi" w:eastAsiaTheme="minorEastAsia" w:hAnsiTheme="minorHAnsi" w:cstheme="minorBidi"/>
          <w:b w:val="0"/>
          <w:bCs w:val="0"/>
          <w:szCs w:val="22"/>
          <w:lang w:val="en-ZA" w:eastAsia="en-ZA"/>
        </w:rPr>
      </w:pPr>
      <w:hyperlink w:anchor="_Toc53848202" w:history="1">
        <w:r w:rsidRPr="002D18D7">
          <w:rPr>
            <w:rStyle w:val="Hyperlink"/>
            <w:rFonts w:ascii="Century Gothic" w:hAnsi="Century Gothic"/>
            <w:lang w:val="af-ZA"/>
          </w:rPr>
          <w:t>Core Value Proposition</w:t>
        </w:r>
        <w:r>
          <w:rPr>
            <w:webHidden/>
          </w:rPr>
          <w:tab/>
        </w:r>
        <w:r>
          <w:rPr>
            <w:webHidden/>
          </w:rPr>
          <w:fldChar w:fldCharType="begin"/>
        </w:r>
        <w:r>
          <w:rPr>
            <w:webHidden/>
          </w:rPr>
          <w:instrText xml:space="preserve"> PAGEREF _Toc53848202 \h </w:instrText>
        </w:r>
        <w:r>
          <w:rPr>
            <w:webHidden/>
          </w:rPr>
        </w:r>
        <w:r>
          <w:rPr>
            <w:webHidden/>
          </w:rPr>
          <w:fldChar w:fldCharType="separate"/>
        </w:r>
        <w:r>
          <w:rPr>
            <w:webHidden/>
          </w:rPr>
          <w:t>I</w:t>
        </w:r>
        <w:r>
          <w:rPr>
            <w:webHidden/>
          </w:rPr>
          <w:fldChar w:fldCharType="end"/>
        </w:r>
      </w:hyperlink>
    </w:p>
    <w:p w14:paraId="7E2A9FA2" w14:textId="13E0EA14" w:rsidR="00D85BC1" w:rsidRDefault="00D85BC1">
      <w:pPr>
        <w:pStyle w:val="TOC1"/>
        <w:rPr>
          <w:rFonts w:asciiTheme="minorHAnsi" w:eastAsiaTheme="minorEastAsia" w:hAnsiTheme="minorHAnsi" w:cstheme="minorBidi"/>
          <w:b w:val="0"/>
          <w:bCs w:val="0"/>
          <w:szCs w:val="22"/>
          <w:lang w:val="en-ZA" w:eastAsia="en-ZA"/>
        </w:rPr>
      </w:pPr>
      <w:hyperlink w:anchor="_Toc53848203" w:history="1">
        <w:r w:rsidRPr="002D18D7">
          <w:rPr>
            <w:rStyle w:val="Hyperlink"/>
            <w:rFonts w:ascii="Century Gothic" w:hAnsi="Century Gothic"/>
          </w:rPr>
          <w:t>Table of Contents</w:t>
        </w:r>
        <w:r>
          <w:rPr>
            <w:webHidden/>
          </w:rPr>
          <w:tab/>
        </w:r>
        <w:r>
          <w:rPr>
            <w:webHidden/>
          </w:rPr>
          <w:fldChar w:fldCharType="begin"/>
        </w:r>
        <w:r>
          <w:rPr>
            <w:webHidden/>
          </w:rPr>
          <w:instrText xml:space="preserve"> PAGEREF _Toc53848203 \h </w:instrText>
        </w:r>
        <w:r>
          <w:rPr>
            <w:webHidden/>
          </w:rPr>
        </w:r>
        <w:r>
          <w:rPr>
            <w:webHidden/>
          </w:rPr>
          <w:fldChar w:fldCharType="separate"/>
        </w:r>
        <w:r>
          <w:rPr>
            <w:webHidden/>
          </w:rPr>
          <w:t>III</w:t>
        </w:r>
        <w:r>
          <w:rPr>
            <w:webHidden/>
          </w:rPr>
          <w:fldChar w:fldCharType="end"/>
        </w:r>
      </w:hyperlink>
    </w:p>
    <w:p w14:paraId="443B0ED9" w14:textId="7D88DCE6" w:rsidR="00D85BC1" w:rsidRDefault="00D85BC1">
      <w:pPr>
        <w:pStyle w:val="TOC1"/>
        <w:rPr>
          <w:rFonts w:asciiTheme="minorHAnsi" w:eastAsiaTheme="minorEastAsia" w:hAnsiTheme="minorHAnsi" w:cstheme="minorBidi"/>
          <w:b w:val="0"/>
          <w:bCs w:val="0"/>
          <w:szCs w:val="22"/>
          <w:lang w:val="en-ZA" w:eastAsia="en-ZA"/>
        </w:rPr>
      </w:pPr>
      <w:hyperlink w:anchor="_Toc53848204" w:history="1">
        <w:r w:rsidRPr="002D18D7">
          <w:rPr>
            <w:rStyle w:val="Hyperlink"/>
            <w:rFonts w:ascii="Century Gothic" w:hAnsi="Century Gothic"/>
          </w:rPr>
          <w:t>List of Tables</w:t>
        </w:r>
        <w:r>
          <w:rPr>
            <w:webHidden/>
          </w:rPr>
          <w:tab/>
        </w:r>
        <w:r>
          <w:rPr>
            <w:webHidden/>
          </w:rPr>
          <w:fldChar w:fldCharType="begin"/>
        </w:r>
        <w:r>
          <w:rPr>
            <w:webHidden/>
          </w:rPr>
          <w:instrText xml:space="preserve"> PAGEREF _Toc53848204 \h </w:instrText>
        </w:r>
        <w:r>
          <w:rPr>
            <w:webHidden/>
          </w:rPr>
        </w:r>
        <w:r>
          <w:rPr>
            <w:webHidden/>
          </w:rPr>
          <w:fldChar w:fldCharType="separate"/>
        </w:r>
        <w:r>
          <w:rPr>
            <w:webHidden/>
          </w:rPr>
          <w:t>III</w:t>
        </w:r>
        <w:r>
          <w:rPr>
            <w:webHidden/>
          </w:rPr>
          <w:fldChar w:fldCharType="end"/>
        </w:r>
      </w:hyperlink>
    </w:p>
    <w:p w14:paraId="28B5848F" w14:textId="0E10A0E6" w:rsidR="00D85BC1" w:rsidRDefault="00D85BC1">
      <w:pPr>
        <w:pStyle w:val="TOC1"/>
        <w:rPr>
          <w:rFonts w:asciiTheme="minorHAnsi" w:eastAsiaTheme="minorEastAsia" w:hAnsiTheme="minorHAnsi" w:cstheme="minorBidi"/>
          <w:b w:val="0"/>
          <w:bCs w:val="0"/>
          <w:szCs w:val="22"/>
          <w:lang w:val="en-ZA" w:eastAsia="en-ZA"/>
        </w:rPr>
      </w:pPr>
      <w:hyperlink w:anchor="_Toc53848205" w:history="1">
        <w:r w:rsidRPr="002D18D7">
          <w:rPr>
            <w:rStyle w:val="Hyperlink"/>
            <w:rFonts w:ascii="Century Gothic" w:hAnsi="Century Gothic"/>
          </w:rPr>
          <w:t>List of Figures</w:t>
        </w:r>
        <w:r>
          <w:rPr>
            <w:webHidden/>
          </w:rPr>
          <w:tab/>
        </w:r>
        <w:r>
          <w:rPr>
            <w:webHidden/>
          </w:rPr>
          <w:fldChar w:fldCharType="begin"/>
        </w:r>
        <w:r>
          <w:rPr>
            <w:webHidden/>
          </w:rPr>
          <w:instrText xml:space="preserve"> PAGEREF _Toc53848205 \h </w:instrText>
        </w:r>
        <w:r>
          <w:rPr>
            <w:webHidden/>
          </w:rPr>
        </w:r>
        <w:r>
          <w:rPr>
            <w:webHidden/>
          </w:rPr>
          <w:fldChar w:fldCharType="separate"/>
        </w:r>
        <w:r>
          <w:rPr>
            <w:webHidden/>
          </w:rPr>
          <w:t>III</w:t>
        </w:r>
        <w:r>
          <w:rPr>
            <w:webHidden/>
          </w:rPr>
          <w:fldChar w:fldCharType="end"/>
        </w:r>
      </w:hyperlink>
    </w:p>
    <w:p w14:paraId="56AB20BD" w14:textId="25A25690" w:rsidR="00D85BC1" w:rsidRDefault="00D85BC1">
      <w:pPr>
        <w:pStyle w:val="TOC1"/>
        <w:rPr>
          <w:rFonts w:asciiTheme="minorHAnsi" w:eastAsiaTheme="minorEastAsia" w:hAnsiTheme="minorHAnsi" w:cstheme="minorBidi"/>
          <w:b w:val="0"/>
          <w:bCs w:val="0"/>
          <w:szCs w:val="22"/>
          <w:lang w:val="en-ZA" w:eastAsia="en-ZA"/>
        </w:rPr>
      </w:pPr>
      <w:hyperlink w:anchor="_Toc53848206" w:history="1">
        <w:r w:rsidRPr="002D18D7">
          <w:rPr>
            <w:rStyle w:val="Hyperlink"/>
            <w:rFonts w:ascii="Century Gothic" w:hAnsi="Century Gothic"/>
          </w:rPr>
          <w:t>I.</w:t>
        </w:r>
        <w:r>
          <w:rPr>
            <w:rFonts w:asciiTheme="minorHAnsi" w:eastAsiaTheme="minorEastAsia" w:hAnsiTheme="minorHAnsi" w:cstheme="minorBidi"/>
            <w:b w:val="0"/>
            <w:bCs w:val="0"/>
            <w:szCs w:val="22"/>
            <w:lang w:val="en-ZA" w:eastAsia="en-ZA"/>
          </w:rPr>
          <w:tab/>
        </w:r>
        <w:r w:rsidRPr="002D18D7">
          <w:rPr>
            <w:rStyle w:val="Hyperlink"/>
            <w:rFonts w:ascii="Century Gothic" w:hAnsi="Century Gothic"/>
          </w:rPr>
          <w:t>The Industry [Where]</w:t>
        </w:r>
        <w:r>
          <w:rPr>
            <w:webHidden/>
          </w:rPr>
          <w:tab/>
        </w:r>
        <w:r>
          <w:rPr>
            <w:webHidden/>
          </w:rPr>
          <w:fldChar w:fldCharType="begin"/>
        </w:r>
        <w:r>
          <w:rPr>
            <w:webHidden/>
          </w:rPr>
          <w:instrText xml:space="preserve"> PAGEREF _Toc53848206 \h </w:instrText>
        </w:r>
        <w:r>
          <w:rPr>
            <w:webHidden/>
          </w:rPr>
        </w:r>
        <w:r>
          <w:rPr>
            <w:webHidden/>
          </w:rPr>
          <w:fldChar w:fldCharType="separate"/>
        </w:r>
        <w:r>
          <w:rPr>
            <w:webHidden/>
          </w:rPr>
          <w:t>- 1 -</w:t>
        </w:r>
        <w:r>
          <w:rPr>
            <w:webHidden/>
          </w:rPr>
          <w:fldChar w:fldCharType="end"/>
        </w:r>
      </w:hyperlink>
    </w:p>
    <w:p w14:paraId="7E13D4BD" w14:textId="55C714E4" w:rsidR="00D85BC1" w:rsidRDefault="00D85BC1">
      <w:pPr>
        <w:pStyle w:val="TOC2"/>
        <w:tabs>
          <w:tab w:val="right" w:leader="dot" w:pos="9628"/>
        </w:tabs>
        <w:rPr>
          <w:rFonts w:asciiTheme="minorHAnsi" w:eastAsiaTheme="minorEastAsia" w:hAnsiTheme="minorHAnsi" w:cstheme="minorBidi"/>
          <w:noProof/>
          <w:szCs w:val="22"/>
          <w:lang w:val="en-ZA" w:eastAsia="en-ZA"/>
        </w:rPr>
      </w:pPr>
      <w:hyperlink w:anchor="_Toc53848207" w:history="1">
        <w:r w:rsidRPr="002D18D7">
          <w:rPr>
            <w:rStyle w:val="Hyperlink"/>
            <w:rFonts w:ascii="Century Gothic" w:hAnsi="Century Gothic"/>
            <w:noProof/>
          </w:rPr>
          <w:t>Competitive Landscape</w:t>
        </w:r>
        <w:r>
          <w:rPr>
            <w:noProof/>
            <w:webHidden/>
          </w:rPr>
          <w:tab/>
        </w:r>
        <w:r>
          <w:rPr>
            <w:noProof/>
            <w:webHidden/>
          </w:rPr>
          <w:fldChar w:fldCharType="begin"/>
        </w:r>
        <w:r>
          <w:rPr>
            <w:noProof/>
            <w:webHidden/>
          </w:rPr>
          <w:instrText xml:space="preserve"> PAGEREF _Toc53848207 \h </w:instrText>
        </w:r>
        <w:r>
          <w:rPr>
            <w:noProof/>
            <w:webHidden/>
          </w:rPr>
        </w:r>
        <w:r>
          <w:rPr>
            <w:noProof/>
            <w:webHidden/>
          </w:rPr>
          <w:fldChar w:fldCharType="separate"/>
        </w:r>
        <w:r>
          <w:rPr>
            <w:noProof/>
            <w:webHidden/>
          </w:rPr>
          <w:t>- 1 -</w:t>
        </w:r>
        <w:r>
          <w:rPr>
            <w:noProof/>
            <w:webHidden/>
          </w:rPr>
          <w:fldChar w:fldCharType="end"/>
        </w:r>
      </w:hyperlink>
    </w:p>
    <w:p w14:paraId="59D54DF2" w14:textId="4776CE69" w:rsidR="00D85BC1" w:rsidRDefault="00D85BC1">
      <w:pPr>
        <w:pStyle w:val="TOC2"/>
        <w:tabs>
          <w:tab w:val="right" w:leader="dot" w:pos="9628"/>
        </w:tabs>
        <w:rPr>
          <w:rFonts w:asciiTheme="minorHAnsi" w:eastAsiaTheme="minorEastAsia" w:hAnsiTheme="minorHAnsi" w:cstheme="minorBidi"/>
          <w:noProof/>
          <w:szCs w:val="22"/>
          <w:lang w:val="en-ZA" w:eastAsia="en-ZA"/>
        </w:rPr>
      </w:pPr>
      <w:hyperlink w:anchor="_Toc53848208" w:history="1">
        <w:r w:rsidRPr="002D18D7">
          <w:rPr>
            <w:rStyle w:val="Hyperlink"/>
            <w:rFonts w:ascii="Century Gothic" w:hAnsi="Century Gothic"/>
            <w:noProof/>
          </w:rPr>
          <w:t>Risk Mitigation Strategies</w:t>
        </w:r>
        <w:r>
          <w:rPr>
            <w:noProof/>
            <w:webHidden/>
          </w:rPr>
          <w:tab/>
        </w:r>
        <w:r>
          <w:rPr>
            <w:noProof/>
            <w:webHidden/>
          </w:rPr>
          <w:fldChar w:fldCharType="begin"/>
        </w:r>
        <w:r>
          <w:rPr>
            <w:noProof/>
            <w:webHidden/>
          </w:rPr>
          <w:instrText xml:space="preserve"> PAGEREF _Toc53848208 \h </w:instrText>
        </w:r>
        <w:r>
          <w:rPr>
            <w:noProof/>
            <w:webHidden/>
          </w:rPr>
        </w:r>
        <w:r>
          <w:rPr>
            <w:noProof/>
            <w:webHidden/>
          </w:rPr>
          <w:fldChar w:fldCharType="separate"/>
        </w:r>
        <w:r>
          <w:rPr>
            <w:noProof/>
            <w:webHidden/>
          </w:rPr>
          <w:t>- 2 -</w:t>
        </w:r>
        <w:r>
          <w:rPr>
            <w:noProof/>
            <w:webHidden/>
          </w:rPr>
          <w:fldChar w:fldCharType="end"/>
        </w:r>
      </w:hyperlink>
    </w:p>
    <w:p w14:paraId="671C1D58" w14:textId="336129D8" w:rsidR="00D85BC1" w:rsidRDefault="00D85BC1">
      <w:pPr>
        <w:pStyle w:val="TOC1"/>
        <w:rPr>
          <w:rFonts w:asciiTheme="minorHAnsi" w:eastAsiaTheme="minorEastAsia" w:hAnsiTheme="minorHAnsi" w:cstheme="minorBidi"/>
          <w:b w:val="0"/>
          <w:bCs w:val="0"/>
          <w:szCs w:val="22"/>
          <w:lang w:val="en-ZA" w:eastAsia="en-ZA"/>
        </w:rPr>
      </w:pPr>
      <w:hyperlink w:anchor="_Toc53848209" w:history="1">
        <w:r w:rsidRPr="002D18D7">
          <w:rPr>
            <w:rStyle w:val="Hyperlink"/>
            <w:color w:val="4040FF" w:themeColor="hyperlink" w:themeTint="BF"/>
          </w:rPr>
          <w:t>II.</w:t>
        </w:r>
        <w:r>
          <w:rPr>
            <w:rFonts w:asciiTheme="minorHAnsi" w:eastAsiaTheme="minorEastAsia" w:hAnsiTheme="minorHAnsi" w:cstheme="minorBidi"/>
            <w:b w:val="0"/>
            <w:bCs w:val="0"/>
            <w:szCs w:val="22"/>
            <w:lang w:val="en-ZA" w:eastAsia="en-ZA"/>
          </w:rPr>
          <w:tab/>
        </w:r>
        <w:r w:rsidRPr="002D18D7">
          <w:rPr>
            <w:rStyle w:val="Hyperlink"/>
            <w:color w:val="4040FF" w:themeColor="hyperlink" w:themeTint="BF"/>
          </w:rPr>
          <w:t>Initiative Investment</w:t>
        </w:r>
        <w:r>
          <w:rPr>
            <w:webHidden/>
          </w:rPr>
          <w:tab/>
        </w:r>
        <w:r>
          <w:rPr>
            <w:webHidden/>
          </w:rPr>
          <w:fldChar w:fldCharType="begin"/>
        </w:r>
        <w:r>
          <w:rPr>
            <w:webHidden/>
          </w:rPr>
          <w:instrText xml:space="preserve"> PAGEREF _Toc53848209 \h </w:instrText>
        </w:r>
        <w:r>
          <w:rPr>
            <w:webHidden/>
          </w:rPr>
        </w:r>
        <w:r>
          <w:rPr>
            <w:webHidden/>
          </w:rPr>
          <w:fldChar w:fldCharType="separate"/>
        </w:r>
        <w:r>
          <w:rPr>
            <w:webHidden/>
          </w:rPr>
          <w:t>- 4 -</w:t>
        </w:r>
        <w:r>
          <w:rPr>
            <w:webHidden/>
          </w:rPr>
          <w:fldChar w:fldCharType="end"/>
        </w:r>
      </w:hyperlink>
    </w:p>
    <w:p w14:paraId="3C9EB068" w14:textId="23E6F877" w:rsidR="00D85BC1" w:rsidRDefault="00D85BC1">
      <w:pPr>
        <w:pStyle w:val="TOC2"/>
        <w:tabs>
          <w:tab w:val="right" w:leader="dot" w:pos="9628"/>
        </w:tabs>
        <w:rPr>
          <w:rFonts w:asciiTheme="minorHAnsi" w:eastAsiaTheme="minorEastAsia" w:hAnsiTheme="minorHAnsi" w:cstheme="minorBidi"/>
          <w:noProof/>
          <w:szCs w:val="22"/>
          <w:lang w:val="en-ZA" w:eastAsia="en-ZA"/>
        </w:rPr>
      </w:pPr>
      <w:hyperlink w:anchor="_Toc53848210" w:history="1">
        <w:r w:rsidRPr="002D18D7">
          <w:rPr>
            <w:rStyle w:val="Hyperlink"/>
            <w:noProof/>
          </w:rPr>
          <w:t xml:space="preserve">1 Million </w:t>
        </w:r>
        <w:r w:rsidR="003A68F7">
          <w:rPr>
            <w:rStyle w:val="Hyperlink"/>
            <w:noProof/>
          </w:rPr>
          <w:t>Rand</w:t>
        </w:r>
        <w:r w:rsidRPr="002D18D7">
          <w:rPr>
            <w:rStyle w:val="Hyperlink"/>
            <w:noProof/>
          </w:rPr>
          <w:t xml:space="preserve"> Runway</w:t>
        </w:r>
        <w:r>
          <w:rPr>
            <w:noProof/>
            <w:webHidden/>
          </w:rPr>
          <w:tab/>
        </w:r>
        <w:r>
          <w:rPr>
            <w:noProof/>
            <w:webHidden/>
          </w:rPr>
          <w:fldChar w:fldCharType="begin"/>
        </w:r>
        <w:r>
          <w:rPr>
            <w:noProof/>
            <w:webHidden/>
          </w:rPr>
          <w:instrText xml:space="preserve"> PAGEREF _Toc53848210 \h </w:instrText>
        </w:r>
        <w:r>
          <w:rPr>
            <w:noProof/>
            <w:webHidden/>
          </w:rPr>
        </w:r>
        <w:r>
          <w:rPr>
            <w:noProof/>
            <w:webHidden/>
          </w:rPr>
          <w:fldChar w:fldCharType="separate"/>
        </w:r>
        <w:r>
          <w:rPr>
            <w:noProof/>
            <w:webHidden/>
          </w:rPr>
          <w:t>- 4 -</w:t>
        </w:r>
        <w:r>
          <w:rPr>
            <w:noProof/>
            <w:webHidden/>
          </w:rPr>
          <w:fldChar w:fldCharType="end"/>
        </w:r>
      </w:hyperlink>
    </w:p>
    <w:p w14:paraId="2EE24DCA" w14:textId="18A3D412" w:rsidR="00D85BC1" w:rsidRDefault="00D85BC1">
      <w:pPr>
        <w:pStyle w:val="TOC1"/>
        <w:rPr>
          <w:rFonts w:asciiTheme="minorHAnsi" w:eastAsiaTheme="minorEastAsia" w:hAnsiTheme="minorHAnsi" w:cstheme="minorBidi"/>
          <w:b w:val="0"/>
          <w:bCs w:val="0"/>
          <w:szCs w:val="22"/>
          <w:lang w:val="en-ZA" w:eastAsia="en-ZA"/>
        </w:rPr>
      </w:pPr>
      <w:hyperlink w:anchor="_Toc53848211" w:history="1">
        <w:r w:rsidRPr="002D18D7">
          <w:rPr>
            <w:rStyle w:val="Hyperlink"/>
          </w:rPr>
          <w:t>References</w:t>
        </w:r>
        <w:r>
          <w:rPr>
            <w:webHidden/>
          </w:rPr>
          <w:tab/>
        </w:r>
        <w:r>
          <w:rPr>
            <w:webHidden/>
          </w:rPr>
          <w:fldChar w:fldCharType="begin"/>
        </w:r>
        <w:r>
          <w:rPr>
            <w:webHidden/>
          </w:rPr>
          <w:instrText xml:space="preserve"> PAGEREF _Toc53848211 \h </w:instrText>
        </w:r>
        <w:r>
          <w:rPr>
            <w:webHidden/>
          </w:rPr>
        </w:r>
        <w:r>
          <w:rPr>
            <w:webHidden/>
          </w:rPr>
          <w:fldChar w:fldCharType="separate"/>
        </w:r>
        <w:r>
          <w:rPr>
            <w:webHidden/>
          </w:rPr>
          <w:t>- 5 -</w:t>
        </w:r>
        <w:r>
          <w:rPr>
            <w:webHidden/>
          </w:rPr>
          <w:fldChar w:fldCharType="end"/>
        </w:r>
      </w:hyperlink>
    </w:p>
    <w:p w14:paraId="4EDA737F" w14:textId="3ACF0737" w:rsidR="00BE703A" w:rsidRPr="002A0747" w:rsidRDefault="001560CD" w:rsidP="002949D6">
      <w:pPr>
        <w:tabs>
          <w:tab w:val="right" w:leader="dot" w:pos="9638"/>
        </w:tabs>
        <w:rPr>
          <w:rFonts w:ascii="Century Gothic" w:hAnsi="Century Gothic"/>
          <w:color w:val="5F5F5F"/>
        </w:rPr>
      </w:pPr>
      <w:r w:rsidRPr="002A0747">
        <w:rPr>
          <w:rFonts w:ascii="Century Gothic" w:hAnsi="Century Gothic"/>
          <w:color w:val="5F5F5F"/>
        </w:rPr>
        <w:fldChar w:fldCharType="end"/>
      </w:r>
    </w:p>
    <w:p w14:paraId="04408443" w14:textId="6F1D0864" w:rsidR="001560CD" w:rsidRPr="002A0747" w:rsidRDefault="001560CD" w:rsidP="007B2C34">
      <w:pPr>
        <w:pStyle w:val="Heading1"/>
        <w:numPr>
          <w:ilvl w:val="0"/>
          <w:numId w:val="0"/>
        </w:numPr>
        <w:spacing w:line="360" w:lineRule="auto"/>
        <w:rPr>
          <w:rFonts w:ascii="Century Gothic" w:hAnsi="Century Gothic"/>
          <w:color w:val="5F5F5F"/>
        </w:rPr>
      </w:pPr>
      <w:bookmarkStart w:id="4" w:name="_Toc53848204"/>
      <w:r w:rsidRPr="002A0747">
        <w:rPr>
          <w:rFonts w:ascii="Century Gothic" w:hAnsi="Century Gothic"/>
          <w:color w:val="5F5F5F"/>
        </w:rPr>
        <w:t xml:space="preserve">List of </w:t>
      </w:r>
      <w:r w:rsidR="007B2C34" w:rsidRPr="002A0747">
        <w:rPr>
          <w:rFonts w:ascii="Century Gothic" w:hAnsi="Century Gothic"/>
          <w:color w:val="5F5F5F"/>
        </w:rPr>
        <w:t>T</w:t>
      </w:r>
      <w:r w:rsidRPr="002A0747">
        <w:rPr>
          <w:rFonts w:ascii="Century Gothic" w:hAnsi="Century Gothic"/>
          <w:color w:val="5F5F5F"/>
        </w:rPr>
        <w:t>ables</w:t>
      </w:r>
      <w:bookmarkEnd w:id="4"/>
    </w:p>
    <w:p w14:paraId="44EC23DE" w14:textId="1A4D000C"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r w:rsidR="00DF2AA2">
        <w:rPr>
          <w:rFonts w:ascii="Century Gothic" w:hAnsi="Century Gothic"/>
          <w:b/>
          <w:bCs/>
          <w:noProof/>
          <w:color w:val="5F5F5F"/>
          <w:lang w:val="en-US"/>
        </w:rPr>
        <w:t>No table of figures entries found.</w:t>
      </w: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2A0747" w:rsidRDefault="001560CD" w:rsidP="007B2C34">
      <w:pPr>
        <w:pStyle w:val="Heading1"/>
        <w:numPr>
          <w:ilvl w:val="0"/>
          <w:numId w:val="0"/>
        </w:numPr>
        <w:spacing w:line="360" w:lineRule="auto"/>
        <w:rPr>
          <w:rFonts w:ascii="Century Gothic" w:hAnsi="Century Gothic"/>
          <w:color w:val="5F5F5F"/>
        </w:rPr>
      </w:pPr>
      <w:bookmarkStart w:id="5" w:name="_Toc53848205"/>
      <w:r w:rsidRPr="002A0747">
        <w:rPr>
          <w:rFonts w:ascii="Century Gothic" w:hAnsi="Century Gothic"/>
          <w:color w:val="5F5F5F"/>
        </w:rPr>
        <w:t xml:space="preserve">List of </w:t>
      </w:r>
      <w:r w:rsidR="007B2C34" w:rsidRPr="002A0747">
        <w:rPr>
          <w:rFonts w:ascii="Century Gothic" w:hAnsi="Century Gothic"/>
          <w:color w:val="5F5F5F"/>
        </w:rPr>
        <w:t>F</w:t>
      </w:r>
      <w:r w:rsidRPr="002A0747">
        <w:rPr>
          <w:rFonts w:ascii="Century Gothic" w:hAnsi="Century Gothic"/>
          <w:color w:val="5F5F5F"/>
        </w:rPr>
        <w:t>igures</w:t>
      </w:r>
      <w:bookmarkEnd w:id="5"/>
    </w:p>
    <w:p w14:paraId="2F38F1FD" w14:textId="26881E6C" w:rsidR="007B2C34" w:rsidRPr="0009376A" w:rsidRDefault="001560CD" w:rsidP="007B2C34">
      <w:pPr>
        <w:rPr>
          <w:rFonts w:ascii="Century Gothic" w:hAnsi="Century Gothic"/>
          <w:color w:val="5F5F5F"/>
          <w:sz w:val="24"/>
          <w:szCs w:val="24"/>
        </w:rPr>
      </w:pPr>
      <w:r w:rsidRPr="0009376A">
        <w:rPr>
          <w:rFonts w:ascii="Century Gothic" w:hAnsi="Century Gothic"/>
          <w:color w:val="5F5F5F"/>
        </w:rPr>
        <w:fldChar w:fldCharType="begin"/>
      </w:r>
      <w:r w:rsidRPr="0009376A">
        <w:rPr>
          <w:rFonts w:ascii="Century Gothic" w:hAnsi="Century Gothic"/>
          <w:color w:val="5F5F5F"/>
        </w:rPr>
        <w:instrText xml:space="preserve"> TOC \h \z \c "Figure" </w:instrText>
      </w:r>
      <w:r w:rsidRPr="0009376A">
        <w:rPr>
          <w:rFonts w:ascii="Century Gothic" w:hAnsi="Century Gothic"/>
          <w:color w:val="5F5F5F"/>
        </w:rPr>
        <w:fldChar w:fldCharType="separate"/>
      </w:r>
      <w:r w:rsidR="00DF2AA2">
        <w:rPr>
          <w:rFonts w:ascii="Century Gothic" w:hAnsi="Century Gothic"/>
          <w:b/>
          <w:bCs/>
          <w:noProof/>
          <w:color w:val="5F5F5F"/>
        </w:rPr>
        <w:t>No table of figures entries found.</w:t>
      </w:r>
      <w:r w:rsidRPr="0009376A">
        <w:rPr>
          <w:rFonts w:ascii="Century Gothic" w:hAnsi="Century Gothic"/>
          <w:color w:val="5F5F5F"/>
          <w:sz w:val="24"/>
          <w:szCs w:val="24"/>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601DE1">
          <w:headerReference w:type="first" r:id="rId12"/>
          <w:pgSz w:w="11906" w:h="16838" w:code="9"/>
          <w:pgMar w:top="1134" w:right="1134" w:bottom="1134" w:left="1134" w:header="709" w:footer="709" w:gutter="0"/>
          <w:pgNumType w:fmt="upperRoman" w:start="1"/>
          <w:cols w:space="708"/>
          <w:titlePg/>
          <w:docGrid w:linePitch="360"/>
        </w:sectPr>
      </w:pPr>
    </w:p>
    <w:p w14:paraId="74644F7C" w14:textId="5AEACFD7" w:rsidR="00705643" w:rsidRPr="00705643" w:rsidRDefault="00705643" w:rsidP="00D957C4">
      <w:pPr>
        <w:pStyle w:val="Heading1"/>
        <w:keepLines/>
        <w:numPr>
          <w:ilvl w:val="0"/>
          <w:numId w:val="6"/>
        </w:numPr>
        <w:pBdr>
          <w:bottom w:val="single" w:sz="8" w:space="0" w:color="DBE5F1" w:themeColor="accent1" w:themeTint="33"/>
        </w:pBdr>
        <w:spacing w:line="300" w:lineRule="auto"/>
        <w:jc w:val="center"/>
        <w:rPr>
          <w:rFonts w:ascii="Century Gothic" w:hAnsi="Century Gothic"/>
          <w:b w:val="0"/>
          <w:bCs w:val="0"/>
          <w:color w:val="5F5F5F"/>
          <w:sz w:val="36"/>
          <w:szCs w:val="40"/>
        </w:rPr>
      </w:pPr>
      <w:bookmarkStart w:id="6" w:name="_Toc53848206"/>
      <w:r>
        <w:rPr>
          <w:rFonts w:ascii="Century Gothic" w:hAnsi="Century Gothic"/>
          <w:color w:val="5F5F5F"/>
          <w:sz w:val="36"/>
          <w:szCs w:val="40"/>
        </w:rPr>
        <w:lastRenderedPageBreak/>
        <w:t>The Industry</w:t>
      </w:r>
      <w:r w:rsidR="008B60A8" w:rsidRPr="0009376A">
        <w:rPr>
          <w:rFonts w:ascii="Century Gothic" w:hAnsi="Century Gothic"/>
          <w:color w:val="5F5F5F"/>
          <w:sz w:val="36"/>
          <w:szCs w:val="40"/>
        </w:rPr>
        <w:t xml:space="preserve"> [Wh</w:t>
      </w:r>
      <w:r>
        <w:rPr>
          <w:rFonts w:ascii="Century Gothic" w:hAnsi="Century Gothic"/>
          <w:color w:val="5F5F5F"/>
          <w:sz w:val="36"/>
          <w:szCs w:val="40"/>
        </w:rPr>
        <w:t>ere</w:t>
      </w:r>
      <w:r w:rsidR="008B60A8">
        <w:rPr>
          <w:rFonts w:ascii="Century Gothic" w:hAnsi="Century Gothic"/>
          <w:color w:val="5F5F5F"/>
          <w:sz w:val="36"/>
          <w:szCs w:val="40"/>
        </w:rPr>
        <w:t>]</w:t>
      </w:r>
      <w:bookmarkEnd w:id="6"/>
    </w:p>
    <w:p w14:paraId="3D4CADB4" w14:textId="7FB7FBB7" w:rsidR="009E422E" w:rsidRDefault="009E422E" w:rsidP="009E422E">
      <w:bookmarkStart w:id="7" w:name="_Toc491027138"/>
      <w:proofErr w:type="spellStart"/>
      <w:r>
        <w:t>Abstineatis</w:t>
      </w:r>
      <w:proofErr w:type="spellEnd"/>
      <w:r>
        <w:t xml:space="preserve"> is focused </w:t>
      </w:r>
      <w:r w:rsidR="001B69F3">
        <w:t>on</w:t>
      </w:r>
      <w:r>
        <w:t xml:space="preserve"> medium</w:t>
      </w:r>
      <w:r w:rsidR="001B69F3">
        <w:t>-</w:t>
      </w:r>
      <w:r>
        <w:t xml:space="preserve">sized companies in the developing world that are interested in modernizing. The focus for </w:t>
      </w:r>
      <w:proofErr w:type="spellStart"/>
      <w:r>
        <w:t>Abstineatis</w:t>
      </w:r>
      <w:proofErr w:type="spellEnd"/>
      <w:r w:rsidR="001B69F3">
        <w:t>, in the beginning,</w:t>
      </w:r>
      <w:r>
        <w:t xml:space="preserve"> will also be more focused on companies with integrated, and often automated, business processes. Discrete manufacturing processes </w:t>
      </w:r>
      <w:r w:rsidR="00DF2AA2">
        <w:t xml:space="preserve">would also be able to make use of this technology to improve the process, reduce </w:t>
      </w:r>
      <w:r w:rsidR="00D01F61">
        <w:t>carbon</w:t>
      </w:r>
      <w:r w:rsidR="00DF2AA2">
        <w:t xml:space="preserve"> footprint, and increase productivity. </w:t>
      </w:r>
      <w:proofErr w:type="spellStart"/>
      <w:r w:rsidR="00DF2AA2">
        <w:t>Abstineatis</w:t>
      </w:r>
      <w:proofErr w:type="spellEnd"/>
      <w:r w:rsidR="00DF2AA2">
        <w:t xml:space="preserve"> is not solely </w:t>
      </w:r>
      <w:proofErr w:type="spellStart"/>
      <w:r w:rsidR="00DF2AA2">
        <w:t>focussed</w:t>
      </w:r>
      <w:proofErr w:type="spellEnd"/>
      <w:r w:rsidR="00DF2AA2">
        <w:t xml:space="preserve"> on a single industry, but instead can be applied to any industry where data is produced, </w:t>
      </w:r>
      <w:r w:rsidR="00E1117B">
        <w:t xml:space="preserve">a process of some kind that produces data, </w:t>
      </w:r>
      <w:r w:rsidR="00DF2AA2">
        <w:t xml:space="preserve">and the data is useful to </w:t>
      </w:r>
      <w:r w:rsidR="001B69F3">
        <w:t>be analyzed.</w:t>
      </w:r>
      <w:r w:rsidR="00DF2AA2">
        <w:t xml:space="preserve"> </w:t>
      </w:r>
    </w:p>
    <w:p w14:paraId="602A8013" w14:textId="71735E71" w:rsidR="00E1117B" w:rsidRPr="00D01F61" w:rsidRDefault="001B69F3" w:rsidP="009E422E">
      <w:pPr>
        <w:rPr>
          <w:sz w:val="18"/>
          <w:szCs w:val="18"/>
        </w:rPr>
      </w:pPr>
      <w:r>
        <w:t>"</w:t>
      </w:r>
      <w:r w:rsidR="00E1117B" w:rsidRPr="00D01F61">
        <w:t>The goal of process mining is to use event data to extract process-related information, e.g., to automatically discover a process model by observing events recorded by some enterprise system.</w:t>
      </w:r>
      <w:r>
        <w:t>"</w:t>
      </w:r>
      <w:r w:rsidR="00E1117B" w:rsidRPr="00D01F61">
        <w:t xml:space="preserve"> – Wil van der Aalst </w:t>
      </w:r>
      <w:r w:rsidR="00E1117B" w:rsidRPr="00D01F61">
        <w:fldChar w:fldCharType="begin"/>
      </w:r>
      <w:r w:rsidR="00E1117B" w:rsidRPr="00D01F61">
        <w:instrText xml:space="preserve"> ADDIN EN.CITE &lt;EndNote&gt;&lt;Cite&gt;&lt;Author&gt;Aalst&lt;/Author&gt;&lt;Year&gt;2016&lt;/Year&gt;&lt;RecNum&gt;1&lt;/RecNum&gt;&lt;DisplayText&gt;[1]&lt;/DisplayText&gt;&lt;record&gt;&lt;rec-number&gt;1&lt;/rec-number&gt;&lt;foreign-keys&gt;&lt;key app="EN" db-id="t0xx9292ofzrzhexe9ov0p26r900tfs0xttf" timestamp="1600068391"&gt;1&lt;/key&gt;&lt;/foreign-keys&gt;&lt;ref-type name="Book"&gt;6&lt;/ref-type&gt;&lt;contributors&gt;&lt;authors&gt;&lt;author&gt;Aalst, Wil van der&lt;/author&gt;&lt;/authors&gt;&lt;/contributors&gt;&lt;titles&gt;&lt;title&gt;Process mining : data science in action&lt;/title&gt;&lt;/titles&gt;&lt;edition&gt;Second edition.&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amp;#xD;3662498510&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00E1117B" w:rsidRPr="00D01F61">
        <w:fldChar w:fldCharType="separate"/>
      </w:r>
      <w:r w:rsidR="00E1117B" w:rsidRPr="00D01F61">
        <w:rPr>
          <w:noProof/>
        </w:rPr>
        <w:t>[1]</w:t>
      </w:r>
      <w:r w:rsidR="00E1117B" w:rsidRPr="00D01F61">
        <w:fldChar w:fldCharType="end"/>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8" w:name="_Toc491027139"/>
      <w:bookmarkStart w:id="9" w:name="_Toc53848207"/>
      <w:bookmarkEnd w:id="7"/>
      <w:r w:rsidRPr="00705643">
        <w:rPr>
          <w:rFonts w:ascii="Century Gothic" w:hAnsi="Century Gothic"/>
          <w:sz w:val="28"/>
          <w:szCs w:val="32"/>
        </w:rPr>
        <w:t>Competitive Landscape</w:t>
      </w:r>
      <w:bookmarkEnd w:id="8"/>
      <w:bookmarkEnd w:id="9"/>
    </w:p>
    <w:p w14:paraId="0570BF7C" w14:textId="510A85ED" w:rsidR="001B69F3" w:rsidRDefault="001B69F3" w:rsidP="001B69F3">
      <w:r>
        <w:t xml:space="preserve">Technology is becoming more and more accessible and cheaper to use. This enables more and more companies to utilize tools that were previously unheard of and almost impossible to incorporate in how they conduct their business. Early adopters of process mining are companies situated in the retail, telecommunication and finance industry with other industries short on their heels with adopting this new way of analyzing data </w:t>
      </w:r>
      <w:r>
        <w:fldChar w:fldCharType="begin"/>
      </w:r>
      <w:r w:rsidR="008B01B8">
        <w:instrText xml:space="preserve"> ADDIN EN.CITE &lt;EndNote&gt;&lt;Cite&gt;&lt;Author&gt;Rosik&lt;/Author&gt;&lt;Year&gt;2018&lt;/Year&gt;&lt;RecNum&gt;3&lt;/RecNum&gt;&lt;DisplayText&gt;[2]&lt;/DisplayText&gt;&lt;record&gt;&lt;rec-number&gt;3&lt;/rec-number&gt;&lt;foreign-keys&gt;&lt;key app="EN" db-id="t0xx9292ofzrzhexe9ov0p26r900tfs0xttf" timestamp="1600673803"&gt;3&lt;/key&gt;&lt;/foreign-keys&gt;&lt;ref-type name="Blog"&gt;56&lt;/ref-type&gt;&lt;contributors&gt;&lt;authors&gt;&lt;author&gt;Michal Rosik&lt;/author&gt;&lt;/authors&gt;&lt;/contributors&gt;&lt;titles&gt;&lt;title&gt;3 Industries and Companies Doing Process Mining Right&lt;/title&gt;&lt;secondary-title&gt;Minit Process Mining&lt;/secondary-title&gt;&lt;/titles&gt;&lt;volume&gt;2020&lt;/volume&gt;&lt;dates&gt;&lt;year&gt;2018&lt;/year&gt;&lt;pub-dates&gt;&lt;date&gt;21 June 2018&lt;/date&gt;&lt;/pub-dates&gt;&lt;/dates&gt;&lt;publisher&gt;Minit&lt;/publisher&gt;&lt;urls&gt;&lt;related-urls&gt;&lt;url&gt;https://www.minit.io/blog/3-industries-and-companies-doing-process-mining-right&lt;/url&gt;&lt;/related-urls&gt;&lt;/urls&gt;&lt;/record&gt;&lt;/Cite&gt;&lt;/EndNote&gt;</w:instrText>
      </w:r>
      <w:r>
        <w:fldChar w:fldCharType="separate"/>
      </w:r>
      <w:r w:rsidR="008B01B8">
        <w:rPr>
          <w:noProof/>
        </w:rPr>
        <w:t>[2]</w:t>
      </w:r>
      <w:r>
        <w:fldChar w:fldCharType="end"/>
      </w:r>
      <w:r>
        <w:t xml:space="preserve">. </w:t>
      </w:r>
    </w:p>
    <w:p w14:paraId="43CDDC84" w14:textId="52FD3FBE" w:rsidR="001B69F3" w:rsidRDefault="001B69F3" w:rsidP="001B69F3">
      <w:r>
        <w:t xml:space="preserve">The top-ranked software providing the process mining solution is ranked by </w:t>
      </w:r>
      <w:proofErr w:type="spellStart"/>
      <w:r>
        <w:t>AIMultiple</w:t>
      </w:r>
      <w:proofErr w:type="spellEnd"/>
      <w:r>
        <w:t xml:space="preserve"> </w:t>
      </w:r>
      <w:r>
        <w:fldChar w:fldCharType="begin"/>
      </w:r>
      <w:r w:rsidR="008B01B8">
        <w:instrText xml:space="preserve"> ADDIN EN.CITE &lt;EndNote&gt;&lt;Cite&gt;&lt;Author&gt;AIMultiple&lt;/Author&gt;&lt;Year&gt;2020&lt;/Year&gt;&lt;RecNum&gt;4&lt;/RecNum&gt;&lt;DisplayText&gt;[3]&lt;/DisplayText&gt;&lt;record&gt;&lt;rec-number&gt;4&lt;/rec-number&gt;&lt;foreign-keys&gt;&lt;key app="EN" db-id="t0xx9292ofzrzhexe9ov0p26r900tfs0xttf" timestamp="1600674232"&gt;4&lt;/key&gt;&lt;/foreign-keys&gt;&lt;ref-type name="Web Page"&gt;12&lt;/ref-type&gt;&lt;contributors&gt;&lt;authors&gt;&lt;author&gt;AIMultiple&lt;/author&gt;&lt;/authors&gt;&lt;/contributors&gt;&lt;titles&gt;&lt;title&gt;Process Mining Software&lt;/title&gt;&lt;/titles&gt;&lt;volume&gt;2020&lt;/volume&gt;&lt;number&gt;21 September&lt;/number&gt;&lt;dates&gt;&lt;year&gt;2020&lt;/year&gt;&lt;/dates&gt;&lt;urls&gt;&lt;related-urls&gt;&lt;url&gt;https://aimultiple.com/process-mining-software&lt;/url&gt;&lt;/related-urls&gt;&lt;/urls&gt;&lt;/record&gt;&lt;/Cite&gt;&lt;/EndNote&gt;</w:instrText>
      </w:r>
      <w:r>
        <w:fldChar w:fldCharType="separate"/>
      </w:r>
      <w:r w:rsidR="008B01B8">
        <w:rPr>
          <w:noProof/>
        </w:rPr>
        <w:t>[3]</w:t>
      </w:r>
      <w:r>
        <w:fldChar w:fldCharType="end"/>
      </w:r>
      <w:r>
        <w:t xml:space="preserve">. These solutions will be the competitors of </w:t>
      </w:r>
      <w:proofErr w:type="spellStart"/>
      <w:r>
        <w:t>Abstineatis</w:t>
      </w:r>
      <w:proofErr w:type="spellEnd"/>
      <w:r>
        <w:t>. Below follows an overview of the highest-ranked competitors.</w:t>
      </w:r>
    </w:p>
    <w:p w14:paraId="12F73867" w14:textId="32AB5256" w:rsidR="001B69F3" w:rsidRDefault="001B69F3" w:rsidP="001B69F3">
      <w:pPr>
        <w:pStyle w:val="ListNumberRomanBrackets"/>
        <w:rPr>
          <w:rFonts w:eastAsiaTheme="majorEastAsia"/>
        </w:rPr>
      </w:pPr>
      <w:proofErr w:type="spellStart"/>
      <w:r>
        <w:rPr>
          <w:rFonts w:eastAsiaTheme="majorEastAsia"/>
        </w:rPr>
        <w:t>Celonis</w:t>
      </w:r>
      <w:proofErr w:type="spellEnd"/>
      <w:r>
        <w:rPr>
          <w:rFonts w:eastAsiaTheme="majorEastAsia"/>
        </w:rPr>
        <w:t xml:space="preserve"> </w:t>
      </w:r>
      <w:r>
        <w:rPr>
          <w:rFonts w:eastAsiaTheme="majorEastAsia"/>
        </w:rPr>
        <w:fldChar w:fldCharType="begin"/>
      </w:r>
      <w:r w:rsidR="008B01B8">
        <w:rPr>
          <w:rFonts w:eastAsiaTheme="majorEastAsia"/>
        </w:rPr>
        <w:instrText xml:space="preserve"> ADDIN EN.CITE &lt;EndNote&gt;&lt;Cite&gt;&lt;Author&gt;Celonis&lt;/Author&gt;&lt;Year&gt;2020&lt;/Year&gt;&lt;RecNum&gt;5&lt;/RecNum&gt;&lt;DisplayText&gt;[4]&lt;/DisplayText&gt;&lt;record&gt;&lt;rec-number&gt;5&lt;/rec-number&gt;&lt;foreign-keys&gt;&lt;key app="EN" db-id="t0xx9292ofzrzhexe9ov0p26r900tfs0xttf" timestamp="1600674777"&gt;5&lt;/key&gt;&lt;/foreign-keys&gt;&lt;ref-type name="Web Page"&gt;12&lt;/ref-type&gt;&lt;contributors&gt;&lt;authors&gt;&lt;author&gt;Celonis&lt;/author&gt;&lt;/authors&gt;&lt;/contributors&gt;&lt;titles&gt;&lt;title&gt;The Celonis Intelligent Business Cloud&lt;/title&gt;&lt;/titles&gt;&lt;volume&gt;2020&lt;/volume&gt;&lt;number&gt;21 September&lt;/number&gt;&lt;dates&gt;&lt;year&gt;2020&lt;/year&gt;&lt;/dates&gt;&lt;urls&gt;&lt;related-urls&gt;&lt;url&gt;https://www.celonis.com/intelligent-business-cloud/&lt;/url&gt;&lt;/related-urls&gt;&lt;/urls&gt;&lt;/record&gt;&lt;/Cite&gt;&lt;/EndNote&gt;</w:instrText>
      </w:r>
      <w:r>
        <w:rPr>
          <w:rFonts w:eastAsiaTheme="majorEastAsia"/>
        </w:rPr>
        <w:fldChar w:fldCharType="separate"/>
      </w:r>
      <w:r w:rsidR="008B01B8">
        <w:rPr>
          <w:rFonts w:eastAsiaTheme="majorEastAsia"/>
          <w:noProof/>
        </w:rPr>
        <w:t>[4]</w:t>
      </w:r>
      <w:r>
        <w:rPr>
          <w:rFonts w:eastAsiaTheme="majorEastAsia"/>
        </w:rPr>
        <w:fldChar w:fldCharType="end"/>
      </w:r>
    </w:p>
    <w:p w14:paraId="1219FA60" w14:textId="3B7EF6D6" w:rsidR="001B69F3" w:rsidRDefault="001B69F3" w:rsidP="001B69F3">
      <w:proofErr w:type="spellStart"/>
      <w:r>
        <w:t>Celonis</w:t>
      </w:r>
      <w:proofErr w:type="spellEnd"/>
      <w:r>
        <w:t xml:space="preserve"> makes use of an Intelligent Business cloud to conduct its business. They offer various models suited for different companies at different levels of operation. Furthermore, they offer solutions based on different roles, business initiative, process, and different systems. The size of </w:t>
      </w:r>
      <w:proofErr w:type="spellStart"/>
      <w:r>
        <w:t>Celonis</w:t>
      </w:r>
      <w:proofErr w:type="spellEnd"/>
      <w:r>
        <w:t xml:space="preserve"> enables them to offer different levels of pricing options for their software which will be difficult to compete within the short term.</w:t>
      </w:r>
    </w:p>
    <w:p w14:paraId="6AFE5E92" w14:textId="3258ACF3" w:rsidR="001B69F3" w:rsidRPr="001B69F3" w:rsidRDefault="001B69F3" w:rsidP="001B69F3">
      <w:pPr>
        <w:pStyle w:val="ListNumberRomanBrackets"/>
        <w:rPr>
          <w:rFonts w:eastAsiaTheme="majorEastAsia"/>
        </w:rPr>
      </w:pPr>
      <w:r>
        <w:rPr>
          <w:rFonts w:eastAsiaTheme="majorEastAsia"/>
        </w:rPr>
        <w:t xml:space="preserve">UiPath </w:t>
      </w:r>
      <w:r>
        <w:rPr>
          <w:rFonts w:eastAsiaTheme="majorEastAsia"/>
        </w:rPr>
        <w:fldChar w:fldCharType="begin"/>
      </w:r>
      <w:r w:rsidR="008B01B8">
        <w:rPr>
          <w:rFonts w:eastAsiaTheme="majorEastAsia"/>
        </w:rPr>
        <w:instrText xml:space="preserve"> ADDIN EN.CITE &lt;EndNote&gt;&lt;Cite&gt;&lt;Author&gt;UiPath&lt;/Author&gt;&lt;Year&gt;2020&lt;/Year&gt;&lt;RecNum&gt;6&lt;/RecNum&gt;&lt;DisplayText&gt;[5]&lt;/DisplayText&gt;&lt;record&gt;&lt;rec-number&gt;6&lt;/rec-number&gt;&lt;foreign-keys&gt;&lt;key app="EN" db-id="t0xx9292ofzrzhexe9ov0p26r900tfs0xttf" timestamp="1600675746"&gt;6&lt;/key&gt;&lt;/foreign-keys&gt;&lt;ref-type name="Web Page"&gt;12&lt;/ref-type&gt;&lt;contributors&gt;&lt;authors&gt;&lt;author&gt;UiPath&lt;/author&gt;&lt;/authors&gt;&lt;/contributors&gt;&lt;titles&gt;&lt;title&gt;UiPath Process Mining&lt;/title&gt;&lt;/titles&gt;&lt;volume&gt;2020&lt;/volume&gt;&lt;number&gt;21 September&lt;/number&gt;&lt;dates&gt;&lt;year&gt;2020&lt;/year&gt;&lt;/dates&gt;&lt;urls&gt;&lt;related-urls&gt;&lt;url&gt;https://www.uipath.com/product/process-mining&lt;/url&gt;&lt;/related-urls&gt;&lt;/urls&gt;&lt;/record&gt;&lt;/Cite&gt;&lt;/EndNote&gt;</w:instrText>
      </w:r>
      <w:r>
        <w:rPr>
          <w:rFonts w:eastAsiaTheme="majorEastAsia"/>
        </w:rPr>
        <w:fldChar w:fldCharType="separate"/>
      </w:r>
      <w:r w:rsidR="008B01B8">
        <w:rPr>
          <w:rFonts w:eastAsiaTheme="majorEastAsia"/>
          <w:noProof/>
        </w:rPr>
        <w:t>[5]</w:t>
      </w:r>
      <w:r>
        <w:rPr>
          <w:rFonts w:eastAsiaTheme="majorEastAsia"/>
        </w:rPr>
        <w:fldChar w:fldCharType="end"/>
      </w:r>
    </w:p>
    <w:p w14:paraId="1FD4E69A" w14:textId="3D6989F1" w:rsidR="001B69F3" w:rsidRDefault="001B69F3" w:rsidP="001B69F3">
      <w:r>
        <w:t xml:space="preserve">Also known as </w:t>
      </w:r>
      <w:proofErr w:type="spellStart"/>
      <w:r>
        <w:t>ProcessGold</w:t>
      </w:r>
      <w:proofErr w:type="spellEnd"/>
      <w:r>
        <w:t xml:space="preserve"> enables a company to use the data from their existing ERP and CRM software to gain a thorough understanding of its processes. UiPath provides smooth integration with already </w:t>
      </w:r>
      <w:proofErr w:type="gramStart"/>
      <w:r>
        <w:t>well known</w:t>
      </w:r>
      <w:proofErr w:type="gramEnd"/>
      <w:r>
        <w:t xml:space="preserve"> ERP and CRM software currently available with the option to run a 30-day free trial before purchasing a license for operating the software. They offer both cloud-based solutions and offline solutions.</w:t>
      </w:r>
    </w:p>
    <w:p w14:paraId="141C0C79" w14:textId="619E4D44" w:rsidR="001B69F3" w:rsidRDefault="001B69F3" w:rsidP="001B69F3">
      <w:pPr>
        <w:pStyle w:val="ListNumberRomanBrackets"/>
        <w:rPr>
          <w:rFonts w:eastAsiaTheme="majorEastAsia"/>
        </w:rPr>
      </w:pPr>
      <w:proofErr w:type="spellStart"/>
      <w:r>
        <w:rPr>
          <w:rFonts w:eastAsiaTheme="majorEastAsia"/>
        </w:rPr>
        <w:lastRenderedPageBreak/>
        <w:t>Minit</w:t>
      </w:r>
      <w:proofErr w:type="spellEnd"/>
      <w:r>
        <w:rPr>
          <w:rFonts w:eastAsiaTheme="majorEastAsia"/>
        </w:rPr>
        <w:t xml:space="preserve"> </w:t>
      </w:r>
      <w:r>
        <w:rPr>
          <w:rFonts w:eastAsiaTheme="majorEastAsia"/>
        </w:rPr>
        <w:fldChar w:fldCharType="begin"/>
      </w:r>
      <w:r w:rsidR="008B01B8">
        <w:rPr>
          <w:rFonts w:eastAsiaTheme="majorEastAsia"/>
        </w:rPr>
        <w:instrText xml:space="preserve"> ADDIN EN.CITE &lt;EndNote&gt;&lt;Cite&gt;&lt;Author&gt;Minit&lt;/Author&gt;&lt;Year&gt;2020&lt;/Year&gt;&lt;RecNum&gt;7&lt;/RecNum&gt;&lt;DisplayText&gt;[6]&lt;/DisplayText&gt;&lt;record&gt;&lt;rec-number&gt;7&lt;/rec-number&gt;&lt;foreign-keys&gt;&lt;key app="EN" db-id="t0xx9292ofzrzhexe9ov0p26r900tfs0xttf" timestamp="1600676287"&gt;7&lt;/key&gt;&lt;/foreign-keys&gt;&lt;ref-type name="Web Page"&gt;12&lt;/ref-type&gt;&lt;contributors&gt;&lt;authors&gt;&lt;author&gt;Minit&lt;/author&gt;&lt;/authors&gt;&lt;/contributors&gt;&lt;titles&gt;&lt;title&gt;Minit Process Mining&lt;/title&gt;&lt;/titles&gt;&lt;volume&gt;2020&lt;/volume&gt;&lt;number&gt;21 September&lt;/number&gt;&lt;dates&gt;&lt;year&gt;2020&lt;/year&gt;&lt;/dates&gt;&lt;urls&gt;&lt;related-urls&gt;&lt;url&gt;https://www.minit.io/software&lt;/url&gt;&lt;/related-urls&gt;&lt;/urls&gt;&lt;/record&gt;&lt;/Cite&gt;&lt;/EndNote&gt;</w:instrText>
      </w:r>
      <w:r>
        <w:rPr>
          <w:rFonts w:eastAsiaTheme="majorEastAsia"/>
        </w:rPr>
        <w:fldChar w:fldCharType="separate"/>
      </w:r>
      <w:r w:rsidR="008B01B8">
        <w:rPr>
          <w:rFonts w:eastAsiaTheme="majorEastAsia"/>
          <w:noProof/>
        </w:rPr>
        <w:t>[6]</w:t>
      </w:r>
      <w:r>
        <w:rPr>
          <w:rFonts w:eastAsiaTheme="majorEastAsia"/>
        </w:rPr>
        <w:fldChar w:fldCharType="end"/>
      </w:r>
    </w:p>
    <w:p w14:paraId="7CB20116" w14:textId="1B531155" w:rsidR="001B69F3" w:rsidRDefault="001B69F3" w:rsidP="001B69F3">
      <w:proofErr w:type="spellStart"/>
      <w:r>
        <w:t>Minit</w:t>
      </w:r>
      <w:proofErr w:type="spellEnd"/>
      <w:r>
        <w:t xml:space="preserve"> offers seamless integration with well-known data sources and claims to run smoothly on average priced hardware. </w:t>
      </w:r>
      <w:proofErr w:type="spellStart"/>
      <w:r>
        <w:t>Minit</w:t>
      </w:r>
      <w:proofErr w:type="spellEnd"/>
      <w:r>
        <w:t xml:space="preserve"> offers a free consultation to determine the possibility of integrating their process mining software into your company. Although </w:t>
      </w:r>
      <w:proofErr w:type="spellStart"/>
      <w:r>
        <w:t>Minit's</w:t>
      </w:r>
      <w:proofErr w:type="spellEnd"/>
      <w:r>
        <w:t xml:space="preserve"> focus is mainly </w:t>
      </w:r>
      <w:proofErr w:type="gramStart"/>
      <w:r>
        <w:t>in</w:t>
      </w:r>
      <w:proofErr w:type="gramEnd"/>
      <w:r>
        <w:t xml:space="preserve"> Europe, North-America and parts of Asia, they are looking at expanding even more. They will be a large competitor in developing countries as their business model compares in certain aspects to that of </w:t>
      </w:r>
      <w:proofErr w:type="spellStart"/>
      <w:r>
        <w:t>Abstineatis</w:t>
      </w:r>
      <w:proofErr w:type="spellEnd"/>
      <w:r>
        <w:t>.</w:t>
      </w:r>
    </w:p>
    <w:p w14:paraId="5CCC9F87" w14:textId="5FDB11D8" w:rsidR="008B01B8" w:rsidRDefault="008B01B8" w:rsidP="008B01B8">
      <w:pPr>
        <w:pStyle w:val="ListNumberRomanBrackets"/>
      </w:pPr>
      <w:r>
        <w:t>Summary</w:t>
      </w:r>
    </w:p>
    <w:p w14:paraId="39129EE7" w14:textId="0BB58D73" w:rsidR="001B69F3" w:rsidRPr="001B69F3" w:rsidRDefault="001B69F3" w:rsidP="001B69F3">
      <w:proofErr w:type="spellStart"/>
      <w:r>
        <w:t>Celonis</w:t>
      </w:r>
      <w:proofErr w:type="spellEnd"/>
      <w:r>
        <w:t xml:space="preserve"> is more focused on providing solutions to larger companies with capital for automation or with </w:t>
      </w:r>
      <w:r w:rsidR="008B01B8">
        <w:t xml:space="preserve">the </w:t>
      </w:r>
      <w:r>
        <w:t>automation</w:t>
      </w:r>
      <w:r w:rsidR="008B01B8">
        <w:t xml:space="preserve"> of </w:t>
      </w:r>
      <w:r>
        <w:t>process</w:t>
      </w:r>
      <w:r w:rsidR="008B01B8">
        <w:t>es</w:t>
      </w:r>
      <w:r>
        <w:t xml:space="preserve"> already in place. The same goes for UiPath. </w:t>
      </w:r>
      <w:proofErr w:type="spellStart"/>
      <w:r>
        <w:t>Minit</w:t>
      </w:r>
      <w:proofErr w:type="spellEnd"/>
      <w:r>
        <w:t xml:space="preserve">, on the other hand, shifts their focus more to the smaller companies who are just entering this realm of technological advancements. In the short-term </w:t>
      </w:r>
      <w:proofErr w:type="spellStart"/>
      <w:r>
        <w:t>Minit</w:t>
      </w:r>
      <w:proofErr w:type="spellEnd"/>
      <w:r>
        <w:t xml:space="preserve"> </w:t>
      </w:r>
      <w:proofErr w:type="gramStart"/>
      <w:r>
        <w:t>can be seen as</w:t>
      </w:r>
      <w:proofErr w:type="gramEnd"/>
      <w:r>
        <w:t xml:space="preserve"> the direct competitor, whereas companies such as UiPath and </w:t>
      </w:r>
      <w:proofErr w:type="spellStart"/>
      <w:r>
        <w:t>Celonis</w:t>
      </w:r>
      <w:proofErr w:type="spellEnd"/>
      <w:r>
        <w:t xml:space="preserve"> would-be competitors in the long-ter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10" w:name="_Toc491027140"/>
      <w:bookmarkStart w:id="11" w:name="_Toc53848208"/>
      <w:r w:rsidRPr="00705643">
        <w:rPr>
          <w:rFonts w:ascii="Century Gothic" w:hAnsi="Century Gothic"/>
          <w:sz w:val="28"/>
          <w:szCs w:val="32"/>
        </w:rPr>
        <w:t>Risk Mitigation Strategies</w:t>
      </w:r>
      <w:bookmarkEnd w:id="10"/>
      <w:bookmarkEnd w:id="11"/>
    </w:p>
    <w:p w14:paraId="02273020" w14:textId="64E6F7A6" w:rsidR="00860BEA" w:rsidRDefault="00860BEA" w:rsidP="00DF2AA2">
      <w:r>
        <w:t xml:space="preserve">Great reward comes with great risk. </w:t>
      </w:r>
      <w:proofErr w:type="spellStart"/>
      <w:r>
        <w:t>Abstineatis</w:t>
      </w:r>
      <w:proofErr w:type="spellEnd"/>
      <w:r>
        <w:t xml:space="preserve"> is no exception to this. Certain risks will be present during the start of the in</w:t>
      </w:r>
      <w:r w:rsidR="001549F7">
        <w:t>it</w:t>
      </w:r>
      <w:r>
        <w:t xml:space="preserve">iative as well as in the long term of the </w:t>
      </w:r>
      <w:r w:rsidR="001549F7">
        <w:t>initiative's</w:t>
      </w:r>
      <w:r>
        <w:t xml:space="preserve"> operations.</w:t>
      </w:r>
      <w:r w:rsidR="001549F7">
        <w:t xml:space="preserve"> Identifying and knowing the type of risks will be present will enable the mitigation of such risk at an early stage. </w:t>
      </w:r>
    </w:p>
    <w:p w14:paraId="0BB793A5" w14:textId="40AB40DF" w:rsidR="001549F7" w:rsidRDefault="00045D37" w:rsidP="00DF2AA2">
      <w:r>
        <w:t xml:space="preserve">Risks that will have an impact on the resources of </w:t>
      </w:r>
      <w:proofErr w:type="spellStart"/>
      <w:r>
        <w:t>Abstineatis</w:t>
      </w:r>
      <w:proofErr w:type="spellEnd"/>
      <w:r>
        <w:t xml:space="preserve"> include, but are not limited to, the risk of being overpriced, insufficient skills, insufficient equipment, and over-competitive market. </w:t>
      </w:r>
    </w:p>
    <w:p w14:paraId="236C9918" w14:textId="79B1D329" w:rsidR="00045D37" w:rsidRDefault="00045D37" w:rsidP="00045D37">
      <w:pPr>
        <w:pStyle w:val="ListParagraph"/>
        <w:numPr>
          <w:ilvl w:val="0"/>
          <w:numId w:val="7"/>
        </w:numPr>
      </w:pPr>
      <w:r>
        <w:t>Overpriced</w:t>
      </w:r>
    </w:p>
    <w:p w14:paraId="2D39E873" w14:textId="3FC31B5E" w:rsidR="00045D37" w:rsidRDefault="00045D37" w:rsidP="00646341">
      <w:r>
        <w:t xml:space="preserve">The </w:t>
      </w:r>
      <w:r w:rsidR="00646341">
        <w:t>target market creates the risk of having an overpriced solution</w:t>
      </w:r>
      <w:r>
        <w:t>. Since the target market is medium business</w:t>
      </w:r>
      <w:r w:rsidR="00646341">
        <w:t>es</w:t>
      </w:r>
      <w:r w:rsidR="004521AC">
        <w:t>,</w:t>
      </w:r>
      <w:r>
        <w:t xml:space="preserve"> the possibility of clients without the required capital to invest in a process mining solution exists.</w:t>
      </w:r>
    </w:p>
    <w:p w14:paraId="48A9FAEA" w14:textId="420E7DC0" w:rsidR="00045D37" w:rsidRDefault="00045D37" w:rsidP="00045D37">
      <w:pPr>
        <w:pStyle w:val="ListParagraph"/>
        <w:numPr>
          <w:ilvl w:val="0"/>
          <w:numId w:val="7"/>
        </w:numPr>
      </w:pPr>
      <w:r>
        <w:t>Insufficient Skills</w:t>
      </w:r>
    </w:p>
    <w:p w14:paraId="40FB0D29" w14:textId="5352C637" w:rsidR="00045D37" w:rsidRDefault="00045D37" w:rsidP="00646341">
      <w:proofErr w:type="spellStart"/>
      <w:r>
        <w:t>Abstineatis</w:t>
      </w:r>
      <w:proofErr w:type="spellEnd"/>
      <w:r>
        <w:t xml:space="preserve"> target market is aimed at developing countries where the education </w:t>
      </w:r>
      <w:r w:rsidR="00646341">
        <w:t xml:space="preserve">systems in place are not necessarily on the same level as that of certain Europe or North American countries. This will lead to the possibility of having a </w:t>
      </w:r>
      <w:proofErr w:type="spellStart"/>
      <w:r w:rsidR="00646341">
        <w:t>labour</w:t>
      </w:r>
      <w:proofErr w:type="spellEnd"/>
      <w:r w:rsidR="00646341">
        <w:t xml:space="preserve"> market without the required skills.</w:t>
      </w:r>
    </w:p>
    <w:p w14:paraId="2079A9FF" w14:textId="13872038" w:rsidR="00646341" w:rsidRDefault="00646341" w:rsidP="00646341">
      <w:pPr>
        <w:pStyle w:val="ListParagraph"/>
        <w:numPr>
          <w:ilvl w:val="0"/>
          <w:numId w:val="7"/>
        </w:numPr>
      </w:pPr>
      <w:r>
        <w:t>Insufficient Equipment</w:t>
      </w:r>
    </w:p>
    <w:p w14:paraId="41EBC7EE" w14:textId="382CF439" w:rsidR="00646341" w:rsidRDefault="00646341" w:rsidP="00646341">
      <w:r>
        <w:t xml:space="preserve">In line with the risk of being overpriced is the lack of equipment and availability of the required equipment or even capital for the equipment. Certain equipment will be required for the solution </w:t>
      </w:r>
      <w:proofErr w:type="spellStart"/>
      <w:r>
        <w:t>Abstineatis</w:t>
      </w:r>
      <w:proofErr w:type="spellEnd"/>
      <w:r>
        <w:t xml:space="preserve"> will be offering to be successful.</w:t>
      </w:r>
    </w:p>
    <w:p w14:paraId="2FA1FE95" w14:textId="74B065BB" w:rsidR="004521AC" w:rsidRDefault="004521AC" w:rsidP="00646341"/>
    <w:p w14:paraId="2E3B9B57" w14:textId="77777777" w:rsidR="004521AC" w:rsidRDefault="004521AC" w:rsidP="00646341"/>
    <w:p w14:paraId="2D014690" w14:textId="40F0563C" w:rsidR="00646341" w:rsidRDefault="00646341" w:rsidP="00646341">
      <w:pPr>
        <w:pStyle w:val="ListParagraph"/>
        <w:numPr>
          <w:ilvl w:val="0"/>
          <w:numId w:val="7"/>
        </w:numPr>
      </w:pPr>
      <w:r>
        <w:lastRenderedPageBreak/>
        <w:t>Over-competitive market</w:t>
      </w:r>
    </w:p>
    <w:p w14:paraId="5F2907A0" w14:textId="68824F7F" w:rsidR="00646341" w:rsidRDefault="00646341" w:rsidP="00646341">
      <w:r>
        <w:t xml:space="preserve">The previous section highlighted a few competitors already in the market focused on larger companies. </w:t>
      </w:r>
      <w:proofErr w:type="gramStart"/>
      <w:r>
        <w:t>With this in mind, the</w:t>
      </w:r>
      <w:proofErr w:type="gramEnd"/>
      <w:r>
        <w:t xml:space="preserve"> possibility of these companies broadening their target market is also a possibility which in turn can create an over-competitive market.</w:t>
      </w:r>
    </w:p>
    <w:p w14:paraId="38CFDD0F" w14:textId="76F3994C" w:rsidR="00646341" w:rsidRDefault="00646341" w:rsidP="00646341">
      <w:r>
        <w:t>A risk matrix is used to visualize the severity of the four mentioned risks.</w:t>
      </w:r>
    </w:p>
    <w:p w14:paraId="61C2F59B" w14:textId="77777777" w:rsidR="00646341" w:rsidRDefault="00646341" w:rsidP="00646341">
      <w:pPr>
        <w:keepNext/>
        <w:jc w:val="center"/>
      </w:pPr>
      <w:r w:rsidRPr="00646341">
        <w:rPr>
          <w:noProof/>
        </w:rPr>
        <w:drawing>
          <wp:inline distT="0" distB="0" distL="0" distR="0" wp14:anchorId="002A0DA0" wp14:editId="6599E95B">
            <wp:extent cx="4896533" cy="2343477"/>
            <wp:effectExtent l="19050" t="19050" r="1841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96533" cy="2343477"/>
                    </a:xfrm>
                    <a:prstGeom prst="rect">
                      <a:avLst/>
                    </a:prstGeom>
                    <a:ln w="12700">
                      <a:solidFill>
                        <a:schemeClr val="tx1"/>
                      </a:solidFill>
                    </a:ln>
                  </pic:spPr>
                </pic:pic>
              </a:graphicData>
            </a:graphic>
          </wp:inline>
        </w:drawing>
      </w:r>
    </w:p>
    <w:p w14:paraId="318742C5" w14:textId="165F0B87" w:rsidR="00646341" w:rsidRDefault="00646341" w:rsidP="00646341">
      <w:pPr>
        <w:pStyle w:val="Caption"/>
        <w:jc w:val="center"/>
      </w:pPr>
      <w:r>
        <w:t xml:space="preserve">Figure </w:t>
      </w:r>
      <w:r>
        <w:fldChar w:fldCharType="begin"/>
      </w:r>
      <w:r>
        <w:instrText xml:space="preserve"> STYLEREF 1 \s </w:instrText>
      </w:r>
      <w:r>
        <w:fldChar w:fldCharType="separate"/>
      </w:r>
      <w:r>
        <w:rPr>
          <w:noProof/>
        </w:rPr>
        <w:t>I</w:t>
      </w:r>
      <w:r>
        <w:fldChar w:fldCharType="end"/>
      </w:r>
      <w:r>
        <w:noBreakHyphen/>
      </w:r>
      <w:r>
        <w:fldChar w:fldCharType="begin"/>
      </w:r>
      <w:r>
        <w:instrText xml:space="preserve"> SEQ Figure \* ARABIC \s 1 </w:instrText>
      </w:r>
      <w:r>
        <w:fldChar w:fldCharType="separate"/>
      </w:r>
      <w:r>
        <w:rPr>
          <w:noProof/>
        </w:rPr>
        <w:t>1</w:t>
      </w:r>
      <w:r>
        <w:fldChar w:fldCharType="end"/>
      </w:r>
      <w:r>
        <w:t>: Risk Matrix</w:t>
      </w:r>
    </w:p>
    <w:p w14:paraId="5749F0AA" w14:textId="24FB7489" w:rsidR="00646341" w:rsidRPr="00646341" w:rsidRDefault="004521AC" w:rsidP="00646341">
      <w:pPr>
        <w:rPr>
          <w:lang w:val="en-GB"/>
        </w:rPr>
      </w:pPr>
      <w:r>
        <w:rPr>
          <w:lang w:val="en-GB"/>
        </w:rPr>
        <w:t xml:space="preserve">Ensuring the solution offered by </w:t>
      </w:r>
      <w:proofErr w:type="spellStart"/>
      <w:r>
        <w:rPr>
          <w:lang w:val="en-GB"/>
        </w:rPr>
        <w:t>Abstineatis</w:t>
      </w:r>
      <w:proofErr w:type="spellEnd"/>
      <w:r>
        <w:rPr>
          <w:lang w:val="en-GB"/>
        </w:rPr>
        <w:t xml:space="preserve"> is affordable but still profitable for the business is a mitigation step to ensure that the solution is not overpriced and can compete in the market for process mining. A mitigation step to be taken to ensure that required skills are available is to offer training for personnel and businesses requiring the solution. This will not only empower individuals but create a more acceptable market. Scarcity of equipment can be mitigated by negotiating deals with companies that build the required equipment. Equipment can be imported to ensure the availability thereof. </w:t>
      </w:r>
    </w:p>
    <w:p w14:paraId="1F54BF64" w14:textId="6FA2D7A1" w:rsidR="008B01B8" w:rsidRDefault="008B01B8">
      <w:pPr>
        <w:spacing w:after="200" w:line="276" w:lineRule="auto"/>
        <w:jc w:val="left"/>
      </w:pPr>
      <w:r>
        <w:br w:type="page"/>
      </w:r>
    </w:p>
    <w:p w14:paraId="575E235B" w14:textId="7171E281" w:rsidR="005913DB" w:rsidRDefault="005913DB" w:rsidP="005913DB">
      <w:pPr>
        <w:pStyle w:val="Heading1"/>
        <w:keepLines/>
        <w:numPr>
          <w:ilvl w:val="0"/>
          <w:numId w:val="6"/>
        </w:numPr>
        <w:pBdr>
          <w:bottom w:val="single" w:sz="8" w:space="0" w:color="DBE5F1" w:themeColor="accent1" w:themeTint="33"/>
        </w:pBdr>
        <w:spacing w:line="300" w:lineRule="auto"/>
        <w:jc w:val="center"/>
        <w:rPr>
          <w:color w:val="404040" w:themeColor="text1" w:themeTint="BF"/>
        </w:rPr>
      </w:pPr>
      <w:bookmarkStart w:id="12" w:name="_Toc53848209"/>
      <w:r w:rsidRPr="005913DB">
        <w:rPr>
          <w:color w:val="404040" w:themeColor="text1" w:themeTint="BF"/>
        </w:rPr>
        <w:lastRenderedPageBreak/>
        <w:t>Initiative Investment</w:t>
      </w:r>
      <w:bookmarkEnd w:id="12"/>
    </w:p>
    <w:p w14:paraId="390B7210" w14:textId="087866A7" w:rsidR="005913DB" w:rsidRDefault="00474558" w:rsidP="00474558">
      <w:pPr>
        <w:pStyle w:val="Heading2"/>
        <w:numPr>
          <w:ilvl w:val="0"/>
          <w:numId w:val="0"/>
        </w:numPr>
        <w:jc w:val="center"/>
      </w:pPr>
      <w:bookmarkStart w:id="13" w:name="_Toc53848210"/>
      <w:r>
        <w:t xml:space="preserve">1 Million </w:t>
      </w:r>
      <w:r w:rsidR="003A68F7">
        <w:t>Rand</w:t>
      </w:r>
      <w:r>
        <w:t xml:space="preserve"> Runway</w:t>
      </w:r>
      <w:bookmarkEnd w:id="13"/>
    </w:p>
    <w:p w14:paraId="21C3FFB0" w14:textId="45B6C5A1" w:rsidR="00474558" w:rsidRDefault="00D34AB2" w:rsidP="00474558">
      <w:pPr>
        <w:rPr>
          <w:lang w:val="en-GB"/>
        </w:rPr>
      </w:pPr>
      <w:r>
        <w:rPr>
          <w:lang w:val="en-GB"/>
        </w:rPr>
        <w:t xml:space="preserve">The start-up capital calculations showed that a million </w:t>
      </w:r>
      <w:r w:rsidR="003A68F7">
        <w:rPr>
          <w:lang w:val="en-GB"/>
        </w:rPr>
        <w:t xml:space="preserve">Rand </w:t>
      </w:r>
      <w:r>
        <w:rPr>
          <w:lang w:val="en-GB"/>
        </w:rPr>
        <w:t xml:space="preserve">is required to ensure that </w:t>
      </w:r>
      <w:proofErr w:type="spellStart"/>
      <w:r>
        <w:rPr>
          <w:lang w:val="en-GB"/>
        </w:rPr>
        <w:t>Abstineatis</w:t>
      </w:r>
      <w:proofErr w:type="spellEnd"/>
      <w:r>
        <w:rPr>
          <w:lang w:val="en-GB"/>
        </w:rPr>
        <w:t xml:space="preserve"> start well. E</w:t>
      </w:r>
      <w:r w:rsidR="003A68F7">
        <w:rPr>
          <w:lang w:val="en-GB"/>
        </w:rPr>
        <w:t>n</w:t>
      </w:r>
      <w:r>
        <w:rPr>
          <w:lang w:val="en-GB"/>
        </w:rPr>
        <w:t>suring that enough capital is available to gather all resources for operating the business. This does not nec</w:t>
      </w:r>
      <w:r w:rsidR="003A68F7">
        <w:rPr>
          <w:lang w:val="en-GB"/>
        </w:rPr>
        <w:t>essa</w:t>
      </w:r>
      <w:r>
        <w:rPr>
          <w:lang w:val="en-GB"/>
        </w:rPr>
        <w:t xml:space="preserve">rily mean that </w:t>
      </w:r>
      <w:proofErr w:type="spellStart"/>
      <w:r>
        <w:rPr>
          <w:lang w:val="en-GB"/>
        </w:rPr>
        <w:t>Abstineatis</w:t>
      </w:r>
      <w:proofErr w:type="spellEnd"/>
      <w:r>
        <w:rPr>
          <w:lang w:val="en-GB"/>
        </w:rPr>
        <w:t xml:space="preserve"> will require a million </w:t>
      </w:r>
      <w:r w:rsidR="003A68F7">
        <w:rPr>
          <w:lang w:val="en-GB"/>
        </w:rPr>
        <w:t>Rand</w:t>
      </w:r>
      <w:r>
        <w:rPr>
          <w:lang w:val="en-GB"/>
        </w:rPr>
        <w:t xml:space="preserve"> to survive the first year. This is </w:t>
      </w:r>
      <w:r w:rsidR="003A68F7">
        <w:rPr>
          <w:lang w:val="en-GB"/>
        </w:rPr>
        <w:t>because</w:t>
      </w:r>
      <w:r>
        <w:rPr>
          <w:lang w:val="en-GB"/>
        </w:rPr>
        <w:t xml:space="preserve"> it is assumed that revenue will be generated in the first year of operations.</w:t>
      </w:r>
      <w:r w:rsidR="0034397C">
        <w:rPr>
          <w:lang w:val="en-GB"/>
        </w:rPr>
        <w:t xml:space="preserve"> It begs the question then of how far along the process a million </w:t>
      </w:r>
      <w:r w:rsidR="003A68F7">
        <w:rPr>
          <w:lang w:val="en-GB"/>
        </w:rPr>
        <w:t>Rand</w:t>
      </w:r>
      <w:r w:rsidR="0034397C">
        <w:rPr>
          <w:lang w:val="en-GB"/>
        </w:rPr>
        <w:t xml:space="preserve"> will take </w:t>
      </w:r>
      <w:proofErr w:type="spellStart"/>
      <w:r w:rsidR="0034397C">
        <w:rPr>
          <w:lang w:val="en-GB"/>
        </w:rPr>
        <w:t>Abstineatis</w:t>
      </w:r>
      <w:proofErr w:type="spellEnd"/>
      <w:r w:rsidR="0034397C">
        <w:rPr>
          <w:lang w:val="en-GB"/>
        </w:rPr>
        <w:t xml:space="preserve">. This is both timewise and development wise. </w:t>
      </w:r>
    </w:p>
    <w:p w14:paraId="3F271412" w14:textId="1B6AC921" w:rsidR="003A68F7" w:rsidRDefault="003A68F7" w:rsidP="00474558">
      <w:pPr>
        <w:rPr>
          <w:lang w:val="en-GB"/>
        </w:rPr>
      </w:pPr>
      <w:r>
        <w:rPr>
          <w:lang w:val="en-GB"/>
        </w:rPr>
        <w:t xml:space="preserve">Most of </w:t>
      </w:r>
      <w:proofErr w:type="spellStart"/>
      <w:r>
        <w:rPr>
          <w:lang w:val="en-GB"/>
        </w:rPr>
        <w:t>Abstineatis</w:t>
      </w:r>
      <w:proofErr w:type="spellEnd"/>
      <w:r>
        <w:rPr>
          <w:lang w:val="en-GB"/>
        </w:rPr>
        <w:t xml:space="preserve"> development will take place during the first year of operations. This is the acquisition of the required software, </w:t>
      </w:r>
      <w:proofErr w:type="gramStart"/>
      <w:r>
        <w:rPr>
          <w:lang w:val="en-GB"/>
        </w:rPr>
        <w:t>hardware</w:t>
      </w:r>
      <w:proofErr w:type="gramEnd"/>
      <w:r>
        <w:rPr>
          <w:lang w:val="en-GB"/>
        </w:rPr>
        <w:t xml:space="preserve"> and contracts to be able to operate as an entity. All other developments that will incur cost will </w:t>
      </w:r>
      <w:proofErr w:type="gramStart"/>
      <w:r>
        <w:rPr>
          <w:lang w:val="en-GB"/>
        </w:rPr>
        <w:t>be seen as</w:t>
      </w:r>
      <w:proofErr w:type="gramEnd"/>
      <w:r>
        <w:rPr>
          <w:lang w:val="en-GB"/>
        </w:rPr>
        <w:t xml:space="preserve"> operational costs. A million Rand spent on development will not only get </w:t>
      </w:r>
      <w:proofErr w:type="spellStart"/>
      <w:r>
        <w:rPr>
          <w:lang w:val="en-GB"/>
        </w:rPr>
        <w:t>Abstineatis</w:t>
      </w:r>
      <w:proofErr w:type="spellEnd"/>
      <w:r>
        <w:rPr>
          <w:lang w:val="en-GB"/>
        </w:rPr>
        <w:t xml:space="preserve"> in business, but it will also help to fund continuous development for a few years. That is if R750 000.00 is spent initially on developing the software and acquiring hardware and R85 000.00 is spent on maintenance and development.</w:t>
      </w:r>
    </w:p>
    <w:p w14:paraId="60BD0A02" w14:textId="126BE651" w:rsidR="00D34AB2" w:rsidRDefault="003A68F7" w:rsidP="00474558">
      <w:pPr>
        <w:rPr>
          <w:lang w:val="en-GB"/>
        </w:rPr>
      </w:pPr>
      <w:r>
        <w:rPr>
          <w:lang w:val="en-GB"/>
        </w:rPr>
        <w:t xml:space="preserve">How long will a million Rand last </w:t>
      </w:r>
      <w:proofErr w:type="spellStart"/>
      <w:r>
        <w:rPr>
          <w:lang w:val="en-GB"/>
        </w:rPr>
        <w:t>Abstineatis</w:t>
      </w:r>
      <w:proofErr w:type="spellEnd"/>
      <w:r>
        <w:rPr>
          <w:lang w:val="en-GB"/>
        </w:rPr>
        <w:t>? Assuming that all cost of sales and overheads are equal per month, it can be calculated that a million Rand will cover all expenses for the first year of operation and the first four months of the second year of operations. This is also assuming that all revenue generated during this time is not used for expenses.</w:t>
      </w:r>
    </w:p>
    <w:p w14:paraId="2B72C928" w14:textId="0D6A752D" w:rsidR="003A68F7" w:rsidRDefault="003A68F7" w:rsidP="00474558">
      <w:pPr>
        <w:rPr>
          <w:lang w:val="en-GB"/>
        </w:rPr>
      </w:pPr>
      <w:r>
        <w:rPr>
          <w:lang w:val="en-GB"/>
        </w:rPr>
        <w:t xml:space="preserve">Does this then reflect the actual burn rate of </w:t>
      </w:r>
      <w:proofErr w:type="spellStart"/>
      <w:r>
        <w:rPr>
          <w:lang w:val="en-GB"/>
        </w:rPr>
        <w:t>Abstineatis</w:t>
      </w:r>
      <w:proofErr w:type="spellEnd"/>
      <w:r>
        <w:rPr>
          <w:lang w:val="en-GB"/>
        </w:rPr>
        <w:t xml:space="preserve">? Yes and no. Yes, it represents the Gross burn of </w:t>
      </w:r>
      <w:proofErr w:type="spellStart"/>
      <w:r>
        <w:rPr>
          <w:lang w:val="en-GB"/>
        </w:rPr>
        <w:t>Abstineatis</w:t>
      </w:r>
      <w:proofErr w:type="spellEnd"/>
      <w:r>
        <w:rPr>
          <w:lang w:val="en-GB"/>
        </w:rPr>
        <w:t xml:space="preserve"> but not the </w:t>
      </w:r>
      <w:proofErr w:type="spellStart"/>
      <w:r>
        <w:rPr>
          <w:lang w:val="en-GB"/>
        </w:rPr>
        <w:t>Netto</w:t>
      </w:r>
      <w:proofErr w:type="spellEnd"/>
      <w:r>
        <w:rPr>
          <w:lang w:val="en-GB"/>
        </w:rPr>
        <w:t xml:space="preserve"> burn rate. The Gross burn rate for </w:t>
      </w:r>
      <w:proofErr w:type="spellStart"/>
      <w:r>
        <w:rPr>
          <w:lang w:val="en-GB"/>
        </w:rPr>
        <w:t>Abstineatis</w:t>
      </w:r>
      <w:proofErr w:type="spellEnd"/>
      <w:r>
        <w:rPr>
          <w:lang w:val="en-GB"/>
        </w:rPr>
        <w:t xml:space="preserve"> equates to 1.16 for the </w:t>
      </w:r>
      <w:proofErr w:type="gramStart"/>
      <w:r>
        <w:rPr>
          <w:lang w:val="en-GB"/>
        </w:rPr>
        <w:t>first year</w:t>
      </w:r>
      <w:proofErr w:type="gramEnd"/>
      <w:r>
        <w:rPr>
          <w:lang w:val="en-GB"/>
        </w:rPr>
        <w:t xml:space="preserve"> values, and 2.91 for other years should a million Rand be available at the beginning of each year. This means that a runway of almost 14 months is possible with the first year's expenditures versus the almost 2 years and 11 months for the other years. </w:t>
      </w:r>
    </w:p>
    <w:p w14:paraId="21F66D68" w14:textId="6AD1A9A9" w:rsidR="003A68F7" w:rsidRDefault="003A68F7" w:rsidP="00474558">
      <w:pPr>
        <w:rPr>
          <w:lang w:val="en-GB"/>
        </w:rPr>
      </w:pPr>
      <w:r>
        <w:rPr>
          <w:lang w:val="en-GB"/>
        </w:rPr>
        <w:t xml:space="preserve">Using the first year and second year's expected revenue and expenditures, the </w:t>
      </w:r>
      <w:proofErr w:type="spellStart"/>
      <w:r>
        <w:rPr>
          <w:lang w:val="en-GB"/>
        </w:rPr>
        <w:t>Netto</w:t>
      </w:r>
      <w:proofErr w:type="spellEnd"/>
      <w:r>
        <w:rPr>
          <w:lang w:val="en-GB"/>
        </w:rPr>
        <w:t xml:space="preserve"> burn rate is calculated. For the first year, the </w:t>
      </w:r>
      <w:proofErr w:type="spellStart"/>
      <w:r>
        <w:rPr>
          <w:lang w:val="en-GB"/>
        </w:rPr>
        <w:t>Netto</w:t>
      </w:r>
      <w:proofErr w:type="spellEnd"/>
      <w:r>
        <w:rPr>
          <w:lang w:val="en-GB"/>
        </w:rPr>
        <w:t xml:space="preserve"> burn rate equates to 1.54 and -0.93 for the second year. This increase the runway for the first year to almost 19 months. Since profit is generated from the second year and on the </w:t>
      </w:r>
      <w:proofErr w:type="spellStart"/>
      <w:r>
        <w:rPr>
          <w:lang w:val="en-GB"/>
        </w:rPr>
        <w:t>Netto</w:t>
      </w:r>
      <w:proofErr w:type="spellEnd"/>
      <w:r>
        <w:rPr>
          <w:lang w:val="en-GB"/>
        </w:rPr>
        <w:t xml:space="preserve"> burn rate becomes obsolete. It </w:t>
      </w:r>
      <w:proofErr w:type="spellStart"/>
      <w:r>
        <w:rPr>
          <w:lang w:val="en-GB"/>
        </w:rPr>
        <w:t>rater</w:t>
      </w:r>
      <w:proofErr w:type="spellEnd"/>
      <w:r>
        <w:rPr>
          <w:lang w:val="en-GB"/>
        </w:rPr>
        <w:t xml:space="preserve"> indicates in what time a million Rand's worth of profit will be made. Using the second year's revenue and expenditures, just over 11 months to create a million Rand's profit.</w:t>
      </w:r>
    </w:p>
    <w:p w14:paraId="0866A33F" w14:textId="26AB5DCB" w:rsidR="003A68F7" w:rsidRPr="00474558" w:rsidRDefault="003A68F7" w:rsidP="00474558">
      <w:pPr>
        <w:rPr>
          <w:lang w:val="en-GB"/>
        </w:rPr>
      </w:pPr>
      <w:r>
        <w:rPr>
          <w:lang w:val="en-GB"/>
        </w:rPr>
        <w:t xml:space="preserve">Thus, a million Rand will pave the way to the success of </w:t>
      </w:r>
      <w:proofErr w:type="spellStart"/>
      <w:r>
        <w:rPr>
          <w:lang w:val="en-GB"/>
        </w:rPr>
        <w:t>Abstineatis</w:t>
      </w:r>
      <w:proofErr w:type="spellEnd"/>
      <w:r>
        <w:rPr>
          <w:lang w:val="en-GB"/>
        </w:rPr>
        <w:t xml:space="preserve"> should all assumptions made remain true.</w:t>
      </w:r>
    </w:p>
    <w:p w14:paraId="74D962B2" w14:textId="1EFFD369" w:rsidR="005913DB" w:rsidRDefault="005913DB">
      <w:pPr>
        <w:spacing w:after="200" w:line="276" w:lineRule="auto"/>
        <w:jc w:val="left"/>
        <w:rPr>
          <w:lang w:val="af-ZA"/>
        </w:rPr>
      </w:pPr>
      <w:r>
        <w:br w:type="page"/>
      </w:r>
    </w:p>
    <w:p w14:paraId="37219938" w14:textId="77777777" w:rsidR="005913DB" w:rsidRDefault="005913DB" w:rsidP="005913DB">
      <w:pPr>
        <w:pStyle w:val="NoSpacing"/>
      </w:pPr>
    </w:p>
    <w:p w14:paraId="3F4146D0" w14:textId="0C5D5D85" w:rsidR="00E1117B" w:rsidRPr="001B69F3" w:rsidRDefault="001B69F3" w:rsidP="008B01B8">
      <w:pPr>
        <w:pStyle w:val="Title"/>
        <w:spacing w:after="240"/>
        <w:rPr>
          <w:u w:val="single"/>
        </w:rPr>
      </w:pPr>
      <w:bookmarkStart w:id="14" w:name="_Toc53848211"/>
      <w:r w:rsidRPr="001B69F3">
        <w:rPr>
          <w:u w:val="single"/>
        </w:rPr>
        <w:t>References</w:t>
      </w:r>
      <w:bookmarkEnd w:id="14"/>
    </w:p>
    <w:p w14:paraId="547BA4C7" w14:textId="77777777" w:rsidR="008B01B8" w:rsidRPr="008B01B8" w:rsidRDefault="00E1117B" w:rsidP="008B01B8">
      <w:pPr>
        <w:pStyle w:val="EndNoteBibliography"/>
        <w:ind w:left="720" w:hanging="720"/>
      </w:pPr>
      <w:r>
        <w:rPr>
          <w:rFonts w:ascii="Century Gothic" w:hAnsi="Century Gothic"/>
          <w:color w:val="5F5F5F"/>
        </w:rPr>
        <w:fldChar w:fldCharType="begin"/>
      </w:r>
      <w:r>
        <w:rPr>
          <w:rFonts w:ascii="Century Gothic" w:hAnsi="Century Gothic"/>
          <w:color w:val="5F5F5F"/>
        </w:rPr>
        <w:instrText xml:space="preserve"> ADDIN EN.REFLIST </w:instrText>
      </w:r>
      <w:r>
        <w:rPr>
          <w:rFonts w:ascii="Century Gothic" w:hAnsi="Century Gothic"/>
          <w:color w:val="5F5F5F"/>
        </w:rPr>
        <w:fldChar w:fldCharType="separate"/>
      </w:r>
      <w:r w:rsidR="008B01B8" w:rsidRPr="008B01B8">
        <w:t>[1]</w:t>
      </w:r>
      <w:r w:rsidR="008B01B8" w:rsidRPr="008B01B8">
        <w:tab/>
        <w:t xml:space="preserve">W. v. d. Aalst, </w:t>
      </w:r>
      <w:r w:rsidR="008B01B8" w:rsidRPr="008B01B8">
        <w:rPr>
          <w:i/>
        </w:rPr>
        <w:t>Process mining : data science in action</w:t>
      </w:r>
      <w:r w:rsidR="008B01B8" w:rsidRPr="008B01B8">
        <w:t>, Second edition. ed. Springer, 2016.</w:t>
      </w:r>
    </w:p>
    <w:p w14:paraId="47C68F96" w14:textId="77777777" w:rsidR="008B01B8" w:rsidRPr="008B01B8" w:rsidRDefault="008B01B8" w:rsidP="008B01B8">
      <w:pPr>
        <w:pStyle w:val="EndNoteBibliography"/>
        <w:ind w:left="720" w:hanging="720"/>
      </w:pPr>
      <w:r w:rsidRPr="008B01B8">
        <w:t>[2]</w:t>
      </w:r>
      <w:r w:rsidRPr="008B01B8">
        <w:tab/>
        <w:t xml:space="preserve">M. Rosik, "3 Industries and Companies Doing Process Mining Right," in </w:t>
      </w:r>
      <w:r w:rsidRPr="008B01B8">
        <w:rPr>
          <w:i/>
        </w:rPr>
        <w:t>Minit Process Mining</w:t>
      </w:r>
      <w:r w:rsidRPr="008B01B8">
        <w:t xml:space="preserve"> vol. 2020, ed: Minit, 2018.</w:t>
      </w:r>
    </w:p>
    <w:p w14:paraId="1C8F2B97" w14:textId="7A653E5D" w:rsidR="008B01B8" w:rsidRPr="008B01B8" w:rsidRDefault="008B01B8" w:rsidP="008B01B8">
      <w:pPr>
        <w:pStyle w:val="EndNoteBibliography"/>
        <w:ind w:left="720" w:hanging="720"/>
      </w:pPr>
      <w:r w:rsidRPr="008B01B8">
        <w:t>[3]</w:t>
      </w:r>
      <w:r w:rsidRPr="008B01B8">
        <w:tab/>
        <w:t xml:space="preserve">AIMultiple. "Process Mining Software." </w:t>
      </w:r>
      <w:hyperlink r:id="rId14" w:history="1">
        <w:r w:rsidRPr="008B01B8">
          <w:rPr>
            <w:rStyle w:val="Hyperlink"/>
          </w:rPr>
          <w:t>https://aimultiple.com/process-mining-software</w:t>
        </w:r>
      </w:hyperlink>
      <w:r w:rsidRPr="008B01B8">
        <w:t xml:space="preserve"> (accessed 21 September, 2020).</w:t>
      </w:r>
    </w:p>
    <w:p w14:paraId="6DC7A4EC" w14:textId="4BF5CCA3" w:rsidR="008B01B8" w:rsidRPr="008B01B8" w:rsidRDefault="008B01B8" w:rsidP="008B01B8">
      <w:pPr>
        <w:pStyle w:val="EndNoteBibliography"/>
        <w:ind w:left="720" w:hanging="720"/>
      </w:pPr>
      <w:r w:rsidRPr="008B01B8">
        <w:t>[4]</w:t>
      </w:r>
      <w:r w:rsidRPr="008B01B8">
        <w:tab/>
        <w:t xml:space="preserve">Celonis. "The Celonis Intelligent Business Cloud." </w:t>
      </w:r>
      <w:hyperlink r:id="rId15" w:history="1">
        <w:r w:rsidRPr="008B01B8">
          <w:rPr>
            <w:rStyle w:val="Hyperlink"/>
          </w:rPr>
          <w:t>https://www.celonis.com/intelligent-business-cloud/</w:t>
        </w:r>
      </w:hyperlink>
      <w:r w:rsidRPr="008B01B8">
        <w:t xml:space="preserve"> (accessed 21 September, 2020).</w:t>
      </w:r>
    </w:p>
    <w:p w14:paraId="36985CB5" w14:textId="2A51B9D0" w:rsidR="008B01B8" w:rsidRPr="008B01B8" w:rsidRDefault="008B01B8" w:rsidP="008B01B8">
      <w:pPr>
        <w:pStyle w:val="EndNoteBibliography"/>
        <w:ind w:left="720" w:hanging="720"/>
      </w:pPr>
      <w:r w:rsidRPr="008B01B8">
        <w:t>[5]</w:t>
      </w:r>
      <w:r w:rsidRPr="008B01B8">
        <w:tab/>
        <w:t xml:space="preserve">UiPath. "UiPath Process Mining." </w:t>
      </w:r>
      <w:hyperlink r:id="rId16" w:history="1">
        <w:r w:rsidRPr="008B01B8">
          <w:rPr>
            <w:rStyle w:val="Hyperlink"/>
          </w:rPr>
          <w:t>https://www.uipath.com/product/process-mining</w:t>
        </w:r>
      </w:hyperlink>
      <w:r w:rsidRPr="008B01B8">
        <w:t xml:space="preserve"> (accessed 21 September, 2020).</w:t>
      </w:r>
    </w:p>
    <w:p w14:paraId="62BE65D3" w14:textId="07EAE79B" w:rsidR="008B01B8" w:rsidRPr="008B01B8" w:rsidRDefault="008B01B8" w:rsidP="008B01B8">
      <w:pPr>
        <w:pStyle w:val="EndNoteBibliography"/>
        <w:ind w:left="720" w:hanging="720"/>
      </w:pPr>
      <w:r w:rsidRPr="008B01B8">
        <w:t>[6]</w:t>
      </w:r>
      <w:r w:rsidRPr="008B01B8">
        <w:tab/>
        <w:t xml:space="preserve">Minit. "Minit Process Mining." </w:t>
      </w:r>
      <w:hyperlink r:id="rId17" w:history="1">
        <w:r w:rsidRPr="008B01B8">
          <w:rPr>
            <w:rStyle w:val="Hyperlink"/>
          </w:rPr>
          <w:t>https://www.minit.io/software</w:t>
        </w:r>
      </w:hyperlink>
      <w:r w:rsidRPr="008B01B8">
        <w:t xml:space="preserve"> (accessed 21 September, 2020).</w:t>
      </w:r>
    </w:p>
    <w:p w14:paraId="47B948EB" w14:textId="0E295569" w:rsidR="00873678" w:rsidRDefault="00E1117B" w:rsidP="00601DE1">
      <w:pPr>
        <w:spacing w:after="200" w:line="276" w:lineRule="auto"/>
        <w:rPr>
          <w:rFonts w:ascii="Century Gothic" w:hAnsi="Century Gothic"/>
          <w:color w:val="5F5F5F"/>
        </w:rPr>
      </w:pPr>
      <w:r>
        <w:rPr>
          <w:rFonts w:ascii="Century Gothic" w:hAnsi="Century Gothic"/>
          <w:color w:val="5F5F5F"/>
        </w:rPr>
        <w:fldChar w:fldCharType="end"/>
      </w:r>
    </w:p>
    <w:p w14:paraId="6CEEDD2B" w14:textId="3A6EE394" w:rsidR="006559F2" w:rsidRDefault="006559F2" w:rsidP="00601DE1">
      <w:pPr>
        <w:spacing w:after="200" w:line="276" w:lineRule="auto"/>
        <w:rPr>
          <w:rFonts w:ascii="Century Gothic" w:hAnsi="Century Gothic"/>
          <w:color w:val="5F5F5F"/>
        </w:rPr>
      </w:pPr>
    </w:p>
    <w:sectPr w:rsidR="006559F2" w:rsidSect="00601DE1">
      <w:footerReference w:type="default" r:id="rId18"/>
      <w:pgSz w:w="11906" w:h="16838" w:code="9"/>
      <w:pgMar w:top="1276" w:right="1134" w:bottom="1134" w:left="1134" w:header="709" w:footer="709" w:gutter="0"/>
      <w:pgNumType w:fmt="numberInDash"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7D0A39" w14:textId="77777777" w:rsidR="00503D93" w:rsidRDefault="00503D93" w:rsidP="000F0CA5">
      <w:pPr>
        <w:spacing w:after="0"/>
      </w:pPr>
      <w:r>
        <w:separator/>
      </w:r>
    </w:p>
  </w:endnote>
  <w:endnote w:type="continuationSeparator" w:id="0">
    <w:p w14:paraId="77FAF54C" w14:textId="77777777" w:rsidR="00503D93" w:rsidRDefault="00503D93" w:rsidP="000F0CA5">
      <w:pPr>
        <w:spacing w:after="0"/>
      </w:pPr>
      <w:r>
        <w:continuationSeparator/>
      </w:r>
    </w:p>
  </w:endnote>
  <w:endnote w:type="continuationNotice" w:id="1">
    <w:p w14:paraId="58EFE283" w14:textId="77777777" w:rsidR="00503D93" w:rsidRDefault="00503D9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8931135"/>
      <w:docPartObj>
        <w:docPartGallery w:val="Page Numbers (Bottom of Page)"/>
        <w:docPartUnique/>
      </w:docPartObj>
    </w:sdtPr>
    <w:sdtEndPr>
      <w:rPr>
        <w:b/>
        <w:bCs/>
        <w:color w:val="6F0579"/>
        <w:spacing w:val="60"/>
      </w:rPr>
    </w:sdtEndPr>
    <w:sdtContent>
      <w:p w14:paraId="6604B061" w14:textId="734E851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F08421"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1892136"/>
      <w:docPartObj>
        <w:docPartGallery w:val="Page Numbers (Bottom of Page)"/>
        <w:docPartUnique/>
      </w:docPartObj>
    </w:sdtPr>
    <w:sdtEndPr>
      <w:rPr>
        <w:b/>
        <w:bCs/>
        <w:color w:val="6F0579"/>
        <w:spacing w:val="60"/>
      </w:rPr>
    </w:sdtEndPr>
    <w:sdtContent>
      <w:p w14:paraId="4BC9EE27" w14:textId="54BDC598"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81EE4D"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" strokecolor="#6f0579" strokeweight="1pt">
                  <w10:wrap anchorx="margin"/>
                </v:line>
              </w:pict>
            </mc:Fallback>
          </mc:AlternateConten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p>
    </w:sdtContent>
  </w:sdt>
  <w:p w14:paraId="4C341238" w14:textId="77777777" w:rsidR="00A057CE" w:rsidRDefault="00A057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A053CE" w14:textId="77777777" w:rsidR="00503D93" w:rsidRDefault="00503D93" w:rsidP="000F0CA5">
      <w:pPr>
        <w:spacing w:after="0"/>
      </w:pPr>
      <w:r>
        <w:separator/>
      </w:r>
    </w:p>
  </w:footnote>
  <w:footnote w:type="continuationSeparator" w:id="0">
    <w:p w14:paraId="5BA82628" w14:textId="77777777" w:rsidR="00503D93" w:rsidRDefault="00503D93" w:rsidP="000F0CA5">
      <w:pPr>
        <w:spacing w:after="0"/>
      </w:pPr>
      <w:r>
        <w:continuationSeparator/>
      </w:r>
    </w:p>
  </w:footnote>
  <w:footnote w:type="continuationNotice" w:id="1">
    <w:p w14:paraId="36028F0D" w14:textId="77777777" w:rsidR="00503D93" w:rsidRDefault="00503D9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E0CBF" w14:textId="543DD2B2" w:rsidR="00A057CE" w:rsidRPr="002A0747" w:rsidRDefault="00A057CE">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2A0747">
      <w:rPr>
        <w:rFonts w:ascii="Century Gothic" w:hAnsi="Century Gothic"/>
        <w:b/>
        <w:bCs/>
        <w:color w:val="6F0579"/>
        <w:sz w:val="16"/>
        <w:szCs w:val="16"/>
      </w:rPr>
      <w:t>Title</w:t>
    </w:r>
    <w:proofErr w:type="spellEnd"/>
    <w:r w:rsidRPr="002A0747">
      <w:rPr>
        <w:rFonts w:ascii="Century Gothic" w:hAnsi="Century Gothic"/>
        <w:b/>
        <w:bCs/>
        <w:color w:val="6F0579"/>
        <w:sz w:val="16"/>
        <w:szCs w:val="16"/>
      </w:rPr>
      <w:t xml:space="preserve">  – </w:t>
    </w:r>
    <w:proofErr w:type="spellStart"/>
    <w:r w:rsidRPr="002A0747">
      <w:rPr>
        <w:rFonts w:ascii="Century Gothic" w:hAnsi="Century Gothic"/>
        <w:b/>
        <w:bCs/>
        <w:color w:val="6F0579"/>
        <w:sz w:val="16"/>
        <w:szCs w:val="16"/>
      </w:rPr>
      <w:t>Type</w:t>
    </w:r>
    <w:proofErr w:type="spellEnd"/>
  </w:p>
  <w:p w14:paraId="0E8C2FDC" w14:textId="1D4E4C3E" w:rsidR="00A057CE" w:rsidRPr="002A0747" w:rsidRDefault="00A057CE">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64490C"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B7704" w14:textId="71575F29" w:rsidR="00A057CE" w:rsidRDefault="00A057C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B543BD" w14:textId="10822C4D" w:rsidR="00A057CE" w:rsidRDefault="00A057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19680C50"/>
    <w:lvl w:ilvl="0">
      <w:start w:val="1"/>
      <w:numFmt w:val="decimal"/>
      <w:pStyle w:val="Heading1"/>
      <w:lvlText w:val="Chapter %1:"/>
      <w:lvlJc w:val="left"/>
      <w:pPr>
        <w:tabs>
          <w:tab w:val="num" w:pos="567"/>
        </w:tabs>
        <w:ind w:left="567" w:hanging="567"/>
      </w:pPr>
      <w:rPr>
        <w:rFonts w:hint="default"/>
        <w:b/>
        <w:bCs/>
        <w:i w:val="0"/>
        <w:iCs w:val="0"/>
        <w:caps w:val="0"/>
        <w:smallCaps w:val="0"/>
        <w:strike w:val="0"/>
        <w:dstrike w:val="0"/>
        <w:noProof w:val="0"/>
        <w:vanish w:val="0"/>
        <w:color w:val="6F0579"/>
        <w:spacing w:val="0"/>
        <w:position w:val="0"/>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00F1AF4"/>
    <w:multiLevelType w:val="hybridMultilevel"/>
    <w:tmpl w:val="88ACABE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9D308FD"/>
    <w:multiLevelType w:val="hybridMultilevel"/>
    <w:tmpl w:val="49F81D5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3"/>
  </w:num>
  <w:num w:numId="3">
    <w:abstractNumId w:val="0"/>
  </w:num>
  <w:num w:numId="4">
    <w:abstractNumId w:val="7"/>
  </w:num>
  <w:num w:numId="5">
    <w:abstractNumId w:val="4"/>
  </w:num>
  <w:num w:numId="6">
    <w:abstractNumId w:val="5"/>
  </w:num>
  <w:num w:numId="7">
    <w:abstractNumId w:val="6"/>
  </w:num>
  <w:num w:numId="8">
    <w:abstractNumId w:val="2"/>
  </w:num>
  <w:num w:numId="9">
    <w:abstractNumId w:val="1"/>
  </w:num>
  <w:num w:numId="10">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qgUA0yIeE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xx9292ofzrzhexe9ov0p26r900tfs0xttf&quot;&gt;hannes_endnote&lt;record-ids&gt;&lt;item&gt;1&lt;/item&gt;&lt;item&gt;3&lt;/item&gt;&lt;item&gt;4&lt;/item&gt;&lt;item&gt;5&lt;/item&gt;&lt;item&gt;6&lt;/item&gt;&lt;item&gt;7&lt;/item&gt;&lt;/record-ids&gt;&lt;/item&gt;&lt;/Libraries&gt;"/>
  </w:docVars>
  <w:rsids>
    <w:rsidRoot w:val="000F0CA5"/>
    <w:rsid w:val="0000005D"/>
    <w:rsid w:val="00013773"/>
    <w:rsid w:val="00021F0C"/>
    <w:rsid w:val="00025A8D"/>
    <w:rsid w:val="000305D7"/>
    <w:rsid w:val="000335F2"/>
    <w:rsid w:val="00035830"/>
    <w:rsid w:val="00036C6E"/>
    <w:rsid w:val="00045D37"/>
    <w:rsid w:val="00050965"/>
    <w:rsid w:val="00052E29"/>
    <w:rsid w:val="00054811"/>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24E0C"/>
    <w:rsid w:val="0012644D"/>
    <w:rsid w:val="0014129E"/>
    <w:rsid w:val="0014146D"/>
    <w:rsid w:val="00142495"/>
    <w:rsid w:val="001437CB"/>
    <w:rsid w:val="00144AD3"/>
    <w:rsid w:val="0014641F"/>
    <w:rsid w:val="00151083"/>
    <w:rsid w:val="00153020"/>
    <w:rsid w:val="001549F7"/>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69F3"/>
    <w:rsid w:val="001B7D64"/>
    <w:rsid w:val="001D77B6"/>
    <w:rsid w:val="001E4682"/>
    <w:rsid w:val="00207703"/>
    <w:rsid w:val="00210928"/>
    <w:rsid w:val="0021621D"/>
    <w:rsid w:val="00221739"/>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397C"/>
    <w:rsid w:val="00345BE0"/>
    <w:rsid w:val="00347CAE"/>
    <w:rsid w:val="00350FB3"/>
    <w:rsid w:val="00351B08"/>
    <w:rsid w:val="003562C3"/>
    <w:rsid w:val="00356CF9"/>
    <w:rsid w:val="00375522"/>
    <w:rsid w:val="00381D71"/>
    <w:rsid w:val="00383EEC"/>
    <w:rsid w:val="00386E07"/>
    <w:rsid w:val="003A0E83"/>
    <w:rsid w:val="003A68F7"/>
    <w:rsid w:val="003B29D8"/>
    <w:rsid w:val="003B6E8E"/>
    <w:rsid w:val="003C3134"/>
    <w:rsid w:val="003D4C73"/>
    <w:rsid w:val="003E1BD3"/>
    <w:rsid w:val="003F118A"/>
    <w:rsid w:val="003F6E2C"/>
    <w:rsid w:val="004017C6"/>
    <w:rsid w:val="004027DE"/>
    <w:rsid w:val="00402A24"/>
    <w:rsid w:val="00413D98"/>
    <w:rsid w:val="00417590"/>
    <w:rsid w:val="004212E3"/>
    <w:rsid w:val="004214A9"/>
    <w:rsid w:val="00422177"/>
    <w:rsid w:val="004222B1"/>
    <w:rsid w:val="00441349"/>
    <w:rsid w:val="00445E65"/>
    <w:rsid w:val="004521AC"/>
    <w:rsid w:val="00452FE0"/>
    <w:rsid w:val="00454CFA"/>
    <w:rsid w:val="004565E8"/>
    <w:rsid w:val="00457962"/>
    <w:rsid w:val="00464C3D"/>
    <w:rsid w:val="00465E39"/>
    <w:rsid w:val="00466F86"/>
    <w:rsid w:val="00474558"/>
    <w:rsid w:val="0047502A"/>
    <w:rsid w:val="004818E5"/>
    <w:rsid w:val="00486276"/>
    <w:rsid w:val="00486C85"/>
    <w:rsid w:val="004927E4"/>
    <w:rsid w:val="0049356B"/>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ECD"/>
    <w:rsid w:val="004F501B"/>
    <w:rsid w:val="004F6DB2"/>
    <w:rsid w:val="004F7462"/>
    <w:rsid w:val="00503D93"/>
    <w:rsid w:val="00514933"/>
    <w:rsid w:val="00521BB3"/>
    <w:rsid w:val="005237AA"/>
    <w:rsid w:val="00524051"/>
    <w:rsid w:val="005447CD"/>
    <w:rsid w:val="00554572"/>
    <w:rsid w:val="00564333"/>
    <w:rsid w:val="00572793"/>
    <w:rsid w:val="005737E3"/>
    <w:rsid w:val="00573D15"/>
    <w:rsid w:val="00580C8C"/>
    <w:rsid w:val="00581DBD"/>
    <w:rsid w:val="005913DB"/>
    <w:rsid w:val="00592D6D"/>
    <w:rsid w:val="0059497E"/>
    <w:rsid w:val="005A5D8E"/>
    <w:rsid w:val="005B216C"/>
    <w:rsid w:val="005C6CDF"/>
    <w:rsid w:val="005C712A"/>
    <w:rsid w:val="005D59DE"/>
    <w:rsid w:val="005D77F4"/>
    <w:rsid w:val="005E5276"/>
    <w:rsid w:val="005E76D3"/>
    <w:rsid w:val="005E7C01"/>
    <w:rsid w:val="005F56F6"/>
    <w:rsid w:val="005F6602"/>
    <w:rsid w:val="00601DE1"/>
    <w:rsid w:val="006132D4"/>
    <w:rsid w:val="00621E27"/>
    <w:rsid w:val="006230A8"/>
    <w:rsid w:val="006272FE"/>
    <w:rsid w:val="00642512"/>
    <w:rsid w:val="00646341"/>
    <w:rsid w:val="00651204"/>
    <w:rsid w:val="00654623"/>
    <w:rsid w:val="00655579"/>
    <w:rsid w:val="006559F2"/>
    <w:rsid w:val="00674539"/>
    <w:rsid w:val="00674ADE"/>
    <w:rsid w:val="00676F9E"/>
    <w:rsid w:val="00684ADB"/>
    <w:rsid w:val="0068511F"/>
    <w:rsid w:val="00697951"/>
    <w:rsid w:val="006A0B44"/>
    <w:rsid w:val="006A0EF4"/>
    <w:rsid w:val="006A2434"/>
    <w:rsid w:val="006B19B1"/>
    <w:rsid w:val="006B74CA"/>
    <w:rsid w:val="006D06E7"/>
    <w:rsid w:val="006D1272"/>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800FE1"/>
    <w:rsid w:val="00806A04"/>
    <w:rsid w:val="00810218"/>
    <w:rsid w:val="008143B4"/>
    <w:rsid w:val="00814A85"/>
    <w:rsid w:val="00815743"/>
    <w:rsid w:val="00822344"/>
    <w:rsid w:val="00833B5C"/>
    <w:rsid w:val="0084001B"/>
    <w:rsid w:val="00841E3C"/>
    <w:rsid w:val="008424FA"/>
    <w:rsid w:val="00842EFE"/>
    <w:rsid w:val="008511CD"/>
    <w:rsid w:val="00851995"/>
    <w:rsid w:val="00857BBB"/>
    <w:rsid w:val="00860BEA"/>
    <w:rsid w:val="00861A76"/>
    <w:rsid w:val="00861DA5"/>
    <w:rsid w:val="00872A66"/>
    <w:rsid w:val="00873678"/>
    <w:rsid w:val="00877791"/>
    <w:rsid w:val="00890C84"/>
    <w:rsid w:val="00892541"/>
    <w:rsid w:val="00892ED5"/>
    <w:rsid w:val="0089368A"/>
    <w:rsid w:val="00896CB7"/>
    <w:rsid w:val="00897F53"/>
    <w:rsid w:val="008A1D13"/>
    <w:rsid w:val="008A77AE"/>
    <w:rsid w:val="008B01B8"/>
    <w:rsid w:val="008B60A8"/>
    <w:rsid w:val="008B6193"/>
    <w:rsid w:val="008B6FE9"/>
    <w:rsid w:val="008C34AA"/>
    <w:rsid w:val="008D03DF"/>
    <w:rsid w:val="008D3335"/>
    <w:rsid w:val="008D3B94"/>
    <w:rsid w:val="008D7D37"/>
    <w:rsid w:val="008E0B9B"/>
    <w:rsid w:val="008E2907"/>
    <w:rsid w:val="008E49E5"/>
    <w:rsid w:val="008E6345"/>
    <w:rsid w:val="008E747D"/>
    <w:rsid w:val="00903EC7"/>
    <w:rsid w:val="00905C50"/>
    <w:rsid w:val="00906F52"/>
    <w:rsid w:val="00913112"/>
    <w:rsid w:val="00921D3C"/>
    <w:rsid w:val="00960D45"/>
    <w:rsid w:val="009617E7"/>
    <w:rsid w:val="009677B0"/>
    <w:rsid w:val="00974712"/>
    <w:rsid w:val="009801DE"/>
    <w:rsid w:val="0098743D"/>
    <w:rsid w:val="009935E0"/>
    <w:rsid w:val="00997B62"/>
    <w:rsid w:val="009A254C"/>
    <w:rsid w:val="009C6CC1"/>
    <w:rsid w:val="009D47A7"/>
    <w:rsid w:val="009E1833"/>
    <w:rsid w:val="009E422E"/>
    <w:rsid w:val="009F2848"/>
    <w:rsid w:val="009F4708"/>
    <w:rsid w:val="00A00311"/>
    <w:rsid w:val="00A057CE"/>
    <w:rsid w:val="00A12A7A"/>
    <w:rsid w:val="00A16142"/>
    <w:rsid w:val="00A17D9A"/>
    <w:rsid w:val="00A2195F"/>
    <w:rsid w:val="00A22291"/>
    <w:rsid w:val="00A232D3"/>
    <w:rsid w:val="00A30651"/>
    <w:rsid w:val="00A342C3"/>
    <w:rsid w:val="00A37995"/>
    <w:rsid w:val="00A47914"/>
    <w:rsid w:val="00A53F7D"/>
    <w:rsid w:val="00A565F5"/>
    <w:rsid w:val="00A70A1A"/>
    <w:rsid w:val="00A71AF0"/>
    <w:rsid w:val="00A763B3"/>
    <w:rsid w:val="00A81BCD"/>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392B"/>
    <w:rsid w:val="00AF5474"/>
    <w:rsid w:val="00AF679B"/>
    <w:rsid w:val="00AF76C0"/>
    <w:rsid w:val="00B11DD4"/>
    <w:rsid w:val="00B17D4F"/>
    <w:rsid w:val="00B20980"/>
    <w:rsid w:val="00B253AA"/>
    <w:rsid w:val="00B25C2E"/>
    <w:rsid w:val="00B323AA"/>
    <w:rsid w:val="00B333D9"/>
    <w:rsid w:val="00B414A8"/>
    <w:rsid w:val="00B5453B"/>
    <w:rsid w:val="00B650D3"/>
    <w:rsid w:val="00B73CB1"/>
    <w:rsid w:val="00B94AB6"/>
    <w:rsid w:val="00BB0D4D"/>
    <w:rsid w:val="00BB7923"/>
    <w:rsid w:val="00BC2D22"/>
    <w:rsid w:val="00BC2FF1"/>
    <w:rsid w:val="00BD526F"/>
    <w:rsid w:val="00BE1CF8"/>
    <w:rsid w:val="00BE2D05"/>
    <w:rsid w:val="00BE358C"/>
    <w:rsid w:val="00BE703A"/>
    <w:rsid w:val="00BF1C97"/>
    <w:rsid w:val="00C00385"/>
    <w:rsid w:val="00C0189B"/>
    <w:rsid w:val="00C03FD7"/>
    <w:rsid w:val="00C122D0"/>
    <w:rsid w:val="00C1349E"/>
    <w:rsid w:val="00C13B8E"/>
    <w:rsid w:val="00C17D6C"/>
    <w:rsid w:val="00C23FFE"/>
    <w:rsid w:val="00C327EC"/>
    <w:rsid w:val="00C32DCB"/>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6594"/>
    <w:rsid w:val="00CF71D2"/>
    <w:rsid w:val="00D01A2C"/>
    <w:rsid w:val="00D01F61"/>
    <w:rsid w:val="00D02879"/>
    <w:rsid w:val="00D11A4C"/>
    <w:rsid w:val="00D12D55"/>
    <w:rsid w:val="00D135AB"/>
    <w:rsid w:val="00D159CD"/>
    <w:rsid w:val="00D169EA"/>
    <w:rsid w:val="00D3385A"/>
    <w:rsid w:val="00D34AB2"/>
    <w:rsid w:val="00D35C2B"/>
    <w:rsid w:val="00D41638"/>
    <w:rsid w:val="00D42A55"/>
    <w:rsid w:val="00D53D02"/>
    <w:rsid w:val="00D553E5"/>
    <w:rsid w:val="00D568DE"/>
    <w:rsid w:val="00D6153B"/>
    <w:rsid w:val="00D6678F"/>
    <w:rsid w:val="00D676A4"/>
    <w:rsid w:val="00D712D6"/>
    <w:rsid w:val="00D76FFB"/>
    <w:rsid w:val="00D82485"/>
    <w:rsid w:val="00D85BC1"/>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DF2AA2"/>
    <w:rsid w:val="00E01E3A"/>
    <w:rsid w:val="00E0298A"/>
    <w:rsid w:val="00E045B6"/>
    <w:rsid w:val="00E1117B"/>
    <w:rsid w:val="00E1405D"/>
    <w:rsid w:val="00E14708"/>
    <w:rsid w:val="00E153BF"/>
    <w:rsid w:val="00E2688E"/>
    <w:rsid w:val="00E30A9B"/>
    <w:rsid w:val="00E43008"/>
    <w:rsid w:val="00E54D12"/>
    <w:rsid w:val="00E60698"/>
    <w:rsid w:val="00E624EB"/>
    <w:rsid w:val="00E641A7"/>
    <w:rsid w:val="00E758FB"/>
    <w:rsid w:val="00E87D3A"/>
    <w:rsid w:val="00E9353A"/>
    <w:rsid w:val="00E958F2"/>
    <w:rsid w:val="00EA0CFE"/>
    <w:rsid w:val="00EA1232"/>
    <w:rsid w:val="00EA79EF"/>
    <w:rsid w:val="00EB4B19"/>
    <w:rsid w:val="00EB5556"/>
    <w:rsid w:val="00EB6558"/>
    <w:rsid w:val="00EC73EE"/>
    <w:rsid w:val="00EE0969"/>
    <w:rsid w:val="00EE24E5"/>
    <w:rsid w:val="00EE5352"/>
    <w:rsid w:val="00EF2C6E"/>
    <w:rsid w:val="00EF6EDD"/>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69F3"/>
    <w:pPr>
      <w:spacing w:after="120" w:line="360" w:lineRule="auto"/>
      <w:jc w:val="both"/>
    </w:pPr>
    <w:rPr>
      <w:rFonts w:ascii="Arial" w:hAnsi="Arial"/>
      <w:lang w:val="en-US"/>
    </w:rPr>
  </w:style>
  <w:style w:type="paragraph" w:styleId="Heading1">
    <w:name w:val="heading 1"/>
    <w:basedOn w:val="Normal"/>
    <w:next w:val="Normal"/>
    <w:link w:val="Heading1Char"/>
    <w:uiPriority w:val="9"/>
    <w:qFormat/>
    <w:rsid w:val="001A1181"/>
    <w:pPr>
      <w:keepNext/>
      <w:numPr>
        <w:numId w:val="1"/>
      </w:numPr>
      <w:spacing w:after="200" w:line="264" w:lineRule="auto"/>
      <w:outlineLvl w:val="0"/>
    </w:pPr>
    <w:rPr>
      <w:rFonts w:eastAsia="Times New Roman" w:cs="Calibri"/>
      <w:b/>
      <w:bCs/>
      <w:color w:val="6F0579"/>
      <w:kern w:val="32"/>
      <w:sz w:val="28"/>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1A1181"/>
    <w:pPr>
      <w:keepNext/>
      <w:numPr>
        <w:ilvl w:val="2"/>
        <w:numId w:val="1"/>
      </w:numPr>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F2252D"/>
    <w:pPr>
      <w:tabs>
        <w:tab w:val="left" w:pos="480"/>
        <w:tab w:val="right" w:leader="dot" w:pos="9072"/>
      </w:tabs>
      <w:spacing w:before="120" w:line="264" w:lineRule="auto"/>
    </w:pPr>
    <w:rPr>
      <w:rFonts w:eastAsia="Times New Roman" w:cstheme="minorHAnsi"/>
      <w:b/>
      <w:bCs/>
      <w:noProof/>
      <w:szCs w:val="24"/>
      <w:lang w:val="en-GB"/>
    </w:rPr>
  </w:style>
  <w:style w:type="paragraph" w:styleId="TOC4">
    <w:name w:val="toc 4"/>
    <w:basedOn w:val="Normal"/>
    <w:next w:val="Normal"/>
    <w:autoRedefine/>
    <w:uiPriority w:val="39"/>
    <w:rsid w:val="001560CD"/>
    <w:pPr>
      <w:spacing w:after="0" w:line="264" w:lineRule="auto"/>
      <w:ind w:left="720"/>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pPr>
    <w:rPr>
      <w:rFonts w:eastAsia="Times New Roman" w:cs="Calibri"/>
      <w:noProof/>
      <w:szCs w:val="24"/>
      <w:lang w:val="en-GB"/>
    </w:rPr>
  </w:style>
  <w:style w:type="character" w:customStyle="1" w:styleId="Heading1Char">
    <w:name w:val="Heading 1 Char"/>
    <w:basedOn w:val="DefaultParagraphFont"/>
    <w:link w:val="Heading1"/>
    <w:uiPriority w:val="9"/>
    <w:rsid w:val="001A1181"/>
    <w:rPr>
      <w:rFonts w:ascii="Arial" w:eastAsia="Times New Roman" w:hAnsi="Arial" w:cs="Calibri"/>
      <w:b/>
      <w:bCs/>
      <w:color w:val="6F0579"/>
      <w:kern w:val="32"/>
      <w:sz w:val="28"/>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line="240" w:lineRule="auto"/>
    </w:pPr>
    <w:rPr>
      <w:rFonts w:eastAsia="Times New Roman" w:cs="Arial"/>
      <w:noProof/>
      <w:szCs w:val="24"/>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0"/>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1117B"/>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E1117B"/>
    <w:rPr>
      <w:rFonts w:ascii="Arial" w:hAnsi="Arial" w:cs="Arial"/>
      <w:noProof/>
      <w:lang w:val="en-US"/>
    </w:rPr>
  </w:style>
  <w:style w:type="character" w:styleId="UnresolvedMention">
    <w:name w:val="Unresolved Mention"/>
    <w:basedOn w:val="DefaultParagraphFont"/>
    <w:uiPriority w:val="99"/>
    <w:semiHidden/>
    <w:unhideWhenUsed/>
    <w:rsid w:val="004750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www.minit.io/software" TargetMode="External"/><Relationship Id="rId2" Type="http://schemas.openxmlformats.org/officeDocument/2006/relationships/numbering" Target="numbering.xml"/><Relationship Id="rId16" Type="http://schemas.openxmlformats.org/officeDocument/2006/relationships/hyperlink" Target="https://www.uipath.com/product/process-minin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celonis.com/intelligent-business-cloud/"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aimultiple.com/process-mining-softwar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AAF2C-3F63-40A9-8A05-21AC401EA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9</Pages>
  <Words>2294</Words>
  <Characters>13080</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15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Hannes Piek</cp:lastModifiedBy>
  <cp:revision>4</cp:revision>
  <dcterms:created xsi:type="dcterms:W3CDTF">2020-10-17T14:44:00Z</dcterms:created>
  <dcterms:modified xsi:type="dcterms:W3CDTF">2020-10-17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